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2CD52C" w14:textId="77777777" w:rsidR="0075217A" w:rsidRDefault="0075217A">
      <w:pPr>
        <w:pStyle w:val="Heading1"/>
      </w:pPr>
      <w:r>
        <w:t>Coordination geometries and benchmark data</w: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4]</w:t>
      </w:r>
      <w:r>
        <w:fldChar w:fldCharType="end"/>
      </w:r>
    </w:p>
    <w:p w14:paraId="52FAA318" w14:textId="77777777" w:rsidR="003142B2" w:rsidRPr="003142B2" w:rsidRDefault="003142B2" w:rsidP="003142B2"/>
    <w:tbl>
      <w:tblPr>
        <w:tblStyle w:val="PlainTable5"/>
        <w:tblW w:w="0" w:type="auto"/>
        <w:tblBorders>
          <w:insideH w:val="single" w:sz="4" w:space="0" w:color="auto"/>
        </w:tblBorders>
        <w:tblLayout w:type="fixed"/>
        <w:tblCellMar>
          <w:top w:w="57" w:type="dxa"/>
          <w:bottom w:w="57" w:type="dxa"/>
        </w:tblCellMar>
        <w:tblLook w:val="0620" w:firstRow="1" w:lastRow="0" w:firstColumn="0" w:lastColumn="0" w:noHBand="1" w:noVBand="1"/>
      </w:tblPr>
      <w:tblGrid>
        <w:gridCol w:w="649"/>
        <w:gridCol w:w="1597"/>
        <w:gridCol w:w="920"/>
        <w:gridCol w:w="1794"/>
        <w:gridCol w:w="1986"/>
        <w:gridCol w:w="2268"/>
        <w:gridCol w:w="1559"/>
        <w:gridCol w:w="3185"/>
      </w:tblGrid>
      <w:tr w:rsidR="00F94BF9" w:rsidRPr="00784D4B" w14:paraId="2718568B" w14:textId="77777777" w:rsidTr="00210A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649" w:type="dxa"/>
            <w:vAlign w:val="center"/>
          </w:tcPr>
          <w:p w14:paraId="744FACB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>
              <w:rPr>
                <w:b/>
                <w:bCs/>
                <w:i w:val="0"/>
                <w:iCs w:val="0"/>
              </w:rPr>
              <w:t>C.N.</w:t>
            </w:r>
          </w:p>
        </w:tc>
        <w:tc>
          <w:tcPr>
            <w:tcW w:w="1597" w:type="dxa"/>
            <w:vAlign w:val="center"/>
          </w:tcPr>
          <w:p w14:paraId="2FA16D9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Polyhedral symbol </w:t>
            </w:r>
            <w:r w:rsidRPr="00784D4B">
              <w:rPr>
                <w:b/>
                <w:bCs/>
              </w:rPr>
              <w:fldChar w:fldCharType="begin"/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5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920" w:type="dxa"/>
            <w:vAlign w:val="center"/>
          </w:tcPr>
          <w:p w14:paraId="5EF587BA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Name </w: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</w:instrTex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.DATA </w:instrText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end"/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4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1794" w:type="dxa"/>
            <w:vAlign w:val="center"/>
          </w:tcPr>
          <w:p w14:paraId="0C64D6E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Coordination</w:t>
            </w:r>
          </w:p>
          <w:p w14:paraId="1395C1E0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polyhedron</w:t>
            </w:r>
          </w:p>
        </w:tc>
        <w:tc>
          <w:tcPr>
            <w:tcW w:w="1986" w:type="dxa"/>
            <w:vAlign w:val="center"/>
          </w:tcPr>
          <w:p w14:paraId="733B734E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Model</w:t>
            </w:r>
          </w:p>
        </w:tc>
        <w:tc>
          <w:tcPr>
            <w:tcW w:w="2268" w:type="dxa"/>
            <w:vAlign w:val="center"/>
          </w:tcPr>
          <w:p w14:paraId="4AC37BB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Angles (ideal)</w:t>
            </w:r>
          </w:p>
        </w:tc>
        <w:tc>
          <w:tcPr>
            <w:tcW w:w="1559" w:type="dxa"/>
            <w:vAlign w:val="center"/>
          </w:tcPr>
          <w:p w14:paraId="486EB3A3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Proteins, monuclear sites</w:t>
            </w:r>
          </w:p>
        </w:tc>
        <w:tc>
          <w:tcPr>
            <w:tcW w:w="3185" w:type="dxa"/>
          </w:tcPr>
          <w:p w14:paraId="59EE53F9" w14:textId="77777777" w:rsidR="00F94BF9" w:rsidRPr="00F94BF9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>
              <w:rPr>
                <w:b/>
                <w:bCs/>
                <w:i w:val="0"/>
                <w:iCs w:val="0"/>
              </w:rPr>
              <w:t>Ideal coordinates</w:t>
            </w:r>
          </w:p>
        </w:tc>
      </w:tr>
      <w:tr w:rsidR="00F94BF9" w14:paraId="17078A2E" w14:textId="77777777" w:rsidTr="00210AD4">
        <w:tc>
          <w:tcPr>
            <w:tcW w:w="649" w:type="dxa"/>
          </w:tcPr>
          <w:p w14:paraId="6BBCD93A" w14:textId="77777777" w:rsidR="00F94BF9" w:rsidRDefault="00F94BF9" w:rsidP="003142B2">
            <w:pPr>
              <w:jc w:val="center"/>
            </w:pPr>
            <w:r>
              <w:t>2</w:t>
            </w:r>
          </w:p>
        </w:tc>
        <w:tc>
          <w:tcPr>
            <w:tcW w:w="1597" w:type="dxa"/>
          </w:tcPr>
          <w:p w14:paraId="46E671E4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L-2</w:t>
            </w:r>
          </w:p>
        </w:tc>
        <w:tc>
          <w:tcPr>
            <w:tcW w:w="920" w:type="dxa"/>
          </w:tcPr>
          <w:p w14:paraId="11AC205B" w14:textId="77777777" w:rsidR="00F94BF9" w:rsidRPr="00475BCF" w:rsidRDefault="00F94BF9" w:rsidP="003142B2">
            <w:r w:rsidRPr="00475BCF">
              <w:t>LIN</w:t>
            </w:r>
          </w:p>
        </w:tc>
        <w:tc>
          <w:tcPr>
            <w:tcW w:w="1794" w:type="dxa"/>
          </w:tcPr>
          <w:p w14:paraId="13620573" w14:textId="77777777" w:rsidR="00F94BF9" w:rsidRDefault="00F94BF9" w:rsidP="003142B2">
            <w:r>
              <w:t>Linear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3277BDB5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373DFF44" wp14:editId="60769843">
                  <wp:extent cx="1080000" cy="356201"/>
                  <wp:effectExtent l="0" t="0" r="6350" b="635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862" t="38489" r="23554" b="38379"/>
                          <a:stretch/>
                        </pic:blipFill>
                        <pic:spPr bwMode="auto">
                          <a:xfrm>
                            <a:off x="0" y="0"/>
                            <a:ext cx="1080000" cy="35620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6B593AF" w14:textId="77777777" w:rsidR="00F94BF9" w:rsidRDefault="00F94BF9" w:rsidP="003142B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6EEF6CA0" w14:textId="77777777" w:rsidR="00F94BF9" w:rsidRDefault="00F94BF9" w:rsidP="003142B2">
            <w:pPr>
              <w:jc w:val="center"/>
              <w:rPr>
                <w:noProof/>
              </w:rPr>
            </w:pPr>
            <m:oMathPara>
              <m:oMath>
                <m:r>
                  <w:rPr>
                    <w:rFonts w:ascii="Cambria Math" w:hAnsi="Cambria Math"/>
                    <w:noProof/>
                  </w:rPr>
                  <m:t>180°</m:t>
                </m:r>
              </m:oMath>
            </m:oMathPara>
          </w:p>
        </w:tc>
        <w:tc>
          <w:tcPr>
            <w:tcW w:w="1559" w:type="dxa"/>
          </w:tcPr>
          <w:p w14:paraId="72271DF9" w14:textId="77777777" w:rsidR="00F94BF9" w:rsidRDefault="00F94BF9" w:rsidP="003142B2">
            <w:pPr>
              <w:jc w:val="center"/>
              <w:rPr>
                <w:rFonts w:ascii="Calibri" w:eastAsia="Calibri" w:hAnsi="Calibri" w:cs="Times New Roman"/>
                <w:noProof/>
              </w:rPr>
            </w:pPr>
            <w:r>
              <w:rPr>
                <w:rFonts w:ascii="Calibri" w:eastAsia="Calibri" w:hAnsi="Calibri" w:cs="Times New Roman"/>
                <w:noProof/>
              </w:rPr>
              <w:t>171</w:t>
            </w:r>
          </w:p>
        </w:tc>
        <w:tc>
          <w:tcPr>
            <w:tcW w:w="3185" w:type="dxa"/>
          </w:tcPr>
          <w:p w14:paraId="61B5D05E" w14:textId="42984210" w:rsidR="00BD1581" w:rsidRPr="00BD1581" w:rsidRDefault="00BD1581" w:rsidP="00AA20D3">
            <w:pPr>
              <w:tabs>
                <w:tab w:val="right" w:pos="588"/>
                <w:tab w:val="right" w:pos="1152"/>
                <w:tab w:val="right" w:pos="1730"/>
              </w:tabs>
              <w:rPr>
                <w:rFonts w:ascii="Calibri" w:eastAsia="Calibri" w:hAnsi="Calibri" w:cs="Times New Roman"/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AA20D3" w14:paraId="65925659" w14:textId="77777777" w:rsidTr="00210AD4">
        <w:tc>
          <w:tcPr>
            <w:tcW w:w="649" w:type="dxa"/>
          </w:tcPr>
          <w:p w14:paraId="174CCCFF" w14:textId="77777777" w:rsidR="00AA20D3" w:rsidRDefault="00AA20D3" w:rsidP="00AA20D3">
            <w:pPr>
              <w:jc w:val="center"/>
            </w:pPr>
          </w:p>
        </w:tc>
        <w:tc>
          <w:tcPr>
            <w:tcW w:w="1597" w:type="dxa"/>
          </w:tcPr>
          <w:p w14:paraId="786114A5" w14:textId="77777777" w:rsidR="00AA20D3" w:rsidRPr="0075217A" w:rsidRDefault="00AA20D3" w:rsidP="00AA20D3">
            <w:pPr>
              <w:jc w:val="center"/>
              <w:rPr>
                <w:i/>
                <w:iCs/>
              </w:rPr>
            </w:pPr>
            <w:r>
              <w:t>A-2</w:t>
            </w:r>
          </w:p>
        </w:tc>
        <w:tc>
          <w:tcPr>
            <w:tcW w:w="920" w:type="dxa"/>
          </w:tcPr>
          <w:p w14:paraId="3F61FF1E" w14:textId="77777777" w:rsidR="00AA20D3" w:rsidRPr="00475BCF" w:rsidRDefault="00AA20D3" w:rsidP="00AA20D3">
            <w:r w:rsidRPr="00475BCF">
              <w:t>TRV</w:t>
            </w:r>
          </w:p>
        </w:tc>
        <w:tc>
          <w:tcPr>
            <w:tcW w:w="1794" w:type="dxa"/>
          </w:tcPr>
          <w:p w14:paraId="2D85016F" w14:textId="77777777" w:rsidR="00AA20D3" w:rsidRDefault="00AA20D3" w:rsidP="00AA20D3">
            <w:r>
              <w:t>Angular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6294C980" w14:textId="77777777" w:rsidR="00AA20D3" w:rsidRDefault="00AA20D3" w:rsidP="00AA20D3">
            <w:r w:rsidRPr="0075217A">
              <w:t>Trigonal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01032CF7" w14:textId="77777777" w:rsidR="00AA20D3" w:rsidRDefault="00AA20D3" w:rsidP="00AA20D3">
            <w:r>
              <w:rPr>
                <w:noProof/>
              </w:rPr>
              <w:drawing>
                <wp:inline distT="0" distB="0" distL="0" distR="0" wp14:anchorId="40BC23E6" wp14:editId="0CB9F511">
                  <wp:extent cx="1080000" cy="958178"/>
                  <wp:effectExtent l="0" t="0" r="635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04" t="4072" r="18832" b="20235"/>
                          <a:stretch/>
                        </pic:blipFill>
                        <pic:spPr bwMode="auto">
                          <a:xfrm>
                            <a:off x="0" y="0"/>
                            <a:ext cx="1080000" cy="9581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1E09DB3" w14:textId="77777777" w:rsidR="00AA20D3" w:rsidRDefault="00AA20D3" w:rsidP="00AA20D3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510ECF0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20°</m:t>
                </m:r>
              </m:oMath>
            </m:oMathPara>
          </w:p>
          <w:p w14:paraId="4029B77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559" w:type="dxa"/>
          </w:tcPr>
          <w:p w14:paraId="1B70C566" w14:textId="77777777" w:rsidR="00AA20D3" w:rsidRDefault="00AA20D3" w:rsidP="00AA20D3">
            <w:pPr>
              <w:jc w:val="center"/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1859</w:t>
            </w:r>
          </w:p>
        </w:tc>
        <w:tc>
          <w:tcPr>
            <w:tcW w:w="3185" w:type="dxa"/>
            <w:vAlign w:val="center"/>
          </w:tcPr>
          <w:p w14:paraId="4CB2BDB8" w14:textId="5133374B" w:rsidR="00210AD4" w:rsidRPr="00C87844" w:rsidRDefault="00BD1581" w:rsidP="00210AD4">
            <w:pPr>
              <w:tabs>
                <w:tab w:val="right" w:pos="588"/>
                <w:tab w:val="right" w:pos="1152"/>
                <w:tab w:val="right" w:pos="1730"/>
              </w:tabs>
              <w:jc w:val="center"/>
              <w:rPr>
                <w:rFonts w:ascii="Calibri" w:eastAsia="Calibri" w:hAnsi="Calibri" w:cs="Times New Roman"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</m:t>
                      </m:r>
                      <m:r>
                        <w:rPr>
                          <w:rFonts w:ascii="Cambria Math" w:eastAsia="Cambria Math" w:hAnsi="Cambria Math" w:cs="Cambria Math"/>
                        </w:rPr>
                        <m:t>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  <w:p w14:paraId="50519A1E" w14:textId="6CFEA3E6" w:rsidR="00C87844" w:rsidRDefault="00C87844" w:rsidP="00210AD4">
            <w:pPr>
              <w:tabs>
                <w:tab w:val="right" w:pos="588"/>
                <w:tab w:val="right" w:pos="1152"/>
                <w:tab w:val="right" w:pos="1730"/>
              </w:tabs>
              <w:jc w:val="center"/>
              <w:rPr>
                <w:rFonts w:ascii="Calibri" w:eastAsia="Calibri" w:hAnsi="Calibri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b=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;c=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</w:tr>
      <w:tr w:rsidR="00F94BF9" w14:paraId="19E43D50" w14:textId="77777777" w:rsidTr="00210AD4">
        <w:tc>
          <w:tcPr>
            <w:tcW w:w="649" w:type="dxa"/>
          </w:tcPr>
          <w:p w14:paraId="3A07924A" w14:textId="77777777" w:rsidR="00F94BF9" w:rsidRDefault="00F94BF9" w:rsidP="003142B2">
            <w:pPr>
              <w:jc w:val="center"/>
            </w:pPr>
            <w:r>
              <w:t>3</w:t>
            </w:r>
          </w:p>
        </w:tc>
        <w:tc>
          <w:tcPr>
            <w:tcW w:w="1597" w:type="dxa"/>
          </w:tcPr>
          <w:p w14:paraId="4F83E152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-3</w:t>
            </w:r>
          </w:p>
        </w:tc>
        <w:tc>
          <w:tcPr>
            <w:tcW w:w="920" w:type="dxa"/>
          </w:tcPr>
          <w:p w14:paraId="1167E8B9" w14:textId="77777777" w:rsidR="00F94BF9" w:rsidRPr="00475BCF" w:rsidRDefault="00F94BF9" w:rsidP="003142B2">
            <w:r w:rsidRPr="00475BCF">
              <w:t>TRI</w:t>
            </w:r>
          </w:p>
        </w:tc>
        <w:tc>
          <w:tcPr>
            <w:tcW w:w="1794" w:type="dxa"/>
          </w:tcPr>
          <w:p w14:paraId="5A57C431" w14:textId="77777777" w:rsidR="00F94BF9" w:rsidRDefault="00F94BF9" w:rsidP="003142B2">
            <w:r>
              <w:t>Trigonal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740E7479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54FB3DBA" wp14:editId="457BFD62">
                  <wp:extent cx="1080000" cy="1025600"/>
                  <wp:effectExtent l="0" t="0" r="6350" b="317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531" t="2035" r="18696" b="20987"/>
                          <a:stretch/>
                        </pic:blipFill>
                        <pic:spPr bwMode="auto">
                          <a:xfrm>
                            <a:off x="0" y="0"/>
                            <a:ext cx="1080000" cy="1025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69973CA4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69FE54FD" w14:textId="77777777" w:rsidR="00F94BF9" w:rsidRDefault="00F94BF9" w:rsidP="003142B2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559" w:type="dxa"/>
          </w:tcPr>
          <w:p w14:paraId="5D0F5FF3" w14:textId="77777777" w:rsidR="00F94BF9" w:rsidRDefault="00F94BF9" w:rsidP="003142B2">
            <w:pPr>
              <w:jc w:val="center"/>
            </w:pPr>
            <w:r>
              <w:t>196</w:t>
            </w:r>
          </w:p>
        </w:tc>
        <w:tc>
          <w:tcPr>
            <w:tcW w:w="3185" w:type="dxa"/>
            <w:vAlign w:val="center"/>
          </w:tcPr>
          <w:p w14:paraId="31E0D8A7" w14:textId="2CF1D90B" w:rsidR="00F94BF9" w:rsidRDefault="00EC4445" w:rsidP="00210AD4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DCBC2F8" w14:textId="77777777" w:rsidTr="00210AD4">
        <w:tc>
          <w:tcPr>
            <w:tcW w:w="649" w:type="dxa"/>
          </w:tcPr>
          <w:p w14:paraId="6410D3D8" w14:textId="2D45F9C3" w:rsidR="00F94BF9" w:rsidRDefault="00BD1581" w:rsidP="003142B2">
            <w:pPr>
              <w:jc w:val="center"/>
            </w:pPr>
            <w:r>
              <w:t>0</w:t>
            </w:r>
          </w:p>
        </w:tc>
        <w:tc>
          <w:tcPr>
            <w:tcW w:w="1597" w:type="dxa"/>
          </w:tcPr>
          <w:p w14:paraId="749BDEA1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Y-3</w:t>
            </w:r>
          </w:p>
        </w:tc>
        <w:tc>
          <w:tcPr>
            <w:tcW w:w="920" w:type="dxa"/>
          </w:tcPr>
          <w:p w14:paraId="1AB8CC8A" w14:textId="77777777" w:rsidR="00F94BF9" w:rsidRPr="00475BCF" w:rsidRDefault="00F94BF9" w:rsidP="003142B2">
            <w:r w:rsidRPr="00475BCF">
              <w:t>TEV</w:t>
            </w:r>
          </w:p>
        </w:tc>
        <w:tc>
          <w:tcPr>
            <w:tcW w:w="1794" w:type="dxa"/>
          </w:tcPr>
          <w:p w14:paraId="3E8B7BF6" w14:textId="77777777" w:rsidR="00F94BF9" w:rsidRDefault="00F94BF9" w:rsidP="003142B2">
            <w:r>
              <w:t>Trigonal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081F5E31" w14:textId="77777777" w:rsidR="00F94BF9" w:rsidRDefault="00F94BF9" w:rsidP="003142B2">
            <w:r>
              <w:t>Tetrahedron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366D3EC4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40B47942" wp14:editId="669CBEF4">
                  <wp:extent cx="1080000" cy="1149019"/>
                  <wp:effectExtent l="0" t="0" r="635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94" t="5554" r="29520" b="17269"/>
                          <a:stretch/>
                        </pic:blipFill>
                        <pic:spPr bwMode="auto">
                          <a:xfrm>
                            <a:off x="0" y="0"/>
                            <a:ext cx="1080000" cy="11490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80DAB30" w14:textId="77777777" w:rsidR="00F94BF9" w:rsidRPr="003142B2" w:rsidRDefault="00F94BF9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FF0000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  <w:color w:val="FF0000"/>
                  </w:rPr>
                  <m:t>L≈109.5°</m:t>
                </m:r>
              </m:oMath>
            </m:oMathPara>
          </w:p>
          <w:p w14:paraId="5F6D1CF0" w14:textId="77777777" w:rsidR="00F94BF9" w:rsidRPr="003142B2" w:rsidRDefault="00AA20D3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color w:val="FF000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color w:val="FF0000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FF000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FF0000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FF000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1559" w:type="dxa"/>
          </w:tcPr>
          <w:p w14:paraId="77FC0E7B" w14:textId="77777777" w:rsidR="00F94BF9" w:rsidRDefault="00F94BF9" w:rsidP="003142B2">
            <w:pPr>
              <w:jc w:val="center"/>
            </w:pPr>
            <w:r>
              <w:t>963</w:t>
            </w:r>
          </w:p>
        </w:tc>
        <w:tc>
          <w:tcPr>
            <w:tcW w:w="3185" w:type="dxa"/>
          </w:tcPr>
          <w:p w14:paraId="1BC48916" w14:textId="709BC30A" w:rsidR="00F94BF9" w:rsidRDefault="00F94BF9" w:rsidP="003142B2">
            <w:pPr>
              <w:jc w:val="center"/>
            </w:pPr>
          </w:p>
        </w:tc>
      </w:tr>
      <w:tr w:rsidR="00F94BF9" w14:paraId="37057C5A" w14:textId="77777777" w:rsidTr="00210AD4">
        <w:tc>
          <w:tcPr>
            <w:tcW w:w="649" w:type="dxa"/>
          </w:tcPr>
          <w:p w14:paraId="6D0383DA" w14:textId="77777777" w:rsidR="00F94BF9" w:rsidRDefault="00F94BF9" w:rsidP="003142B2">
            <w:pPr>
              <w:jc w:val="center"/>
            </w:pPr>
            <w:r>
              <w:lastRenderedPageBreak/>
              <w:t>3</w:t>
            </w:r>
          </w:p>
        </w:tc>
        <w:tc>
          <w:tcPr>
            <w:tcW w:w="1597" w:type="dxa"/>
          </w:tcPr>
          <w:p w14:paraId="3AE62148" w14:textId="77777777" w:rsidR="00F94BF9" w:rsidRPr="0075217A" w:rsidRDefault="00F94BF9" w:rsidP="00475BCF">
            <w:pPr>
              <w:jc w:val="center"/>
              <w:rPr>
                <w:i/>
                <w:iCs/>
              </w:rPr>
            </w:pPr>
            <w:r>
              <w:t>TS-3</w:t>
            </w:r>
          </w:p>
        </w:tc>
        <w:tc>
          <w:tcPr>
            <w:tcW w:w="920" w:type="dxa"/>
          </w:tcPr>
          <w:p w14:paraId="29978DF7" w14:textId="77777777" w:rsidR="00F94BF9" w:rsidRPr="00475BCF" w:rsidRDefault="00F94BF9" w:rsidP="003142B2">
            <w:r w:rsidRPr="00475BCF">
              <w:t>SPV</w:t>
            </w:r>
          </w:p>
        </w:tc>
        <w:tc>
          <w:tcPr>
            <w:tcW w:w="1794" w:type="dxa"/>
          </w:tcPr>
          <w:p w14:paraId="362E0929" w14:textId="77777777" w:rsidR="00F94BF9" w:rsidRDefault="00F94BF9" w:rsidP="003142B2">
            <w:r>
              <w:t>T-shap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br/>
            </w:r>
            <w:r w:rsidRPr="0075217A">
              <w:t>Square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1F2227DD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265678A6" wp14:editId="5E5F4242">
                  <wp:extent cx="1080000" cy="1132659"/>
                  <wp:effectExtent l="0" t="0" r="635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89" r="14224"/>
                          <a:stretch/>
                        </pic:blipFill>
                        <pic:spPr bwMode="auto">
                          <a:xfrm>
                            <a:off x="0" y="0"/>
                            <a:ext cx="1080000" cy="113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C600513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0AAFA829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  <w:p w14:paraId="0FD2E2EC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180°</m:t>
                </m:r>
              </m:oMath>
            </m:oMathPara>
          </w:p>
        </w:tc>
        <w:tc>
          <w:tcPr>
            <w:tcW w:w="1559" w:type="dxa"/>
          </w:tcPr>
          <w:p w14:paraId="285829CA" w14:textId="77777777" w:rsidR="00F94BF9" w:rsidRDefault="00F94BF9" w:rsidP="003142B2">
            <w:pPr>
              <w:jc w:val="center"/>
            </w:pPr>
            <w:r>
              <w:t>539</w:t>
            </w:r>
          </w:p>
        </w:tc>
        <w:tc>
          <w:tcPr>
            <w:tcW w:w="3185" w:type="dxa"/>
          </w:tcPr>
          <w:p w14:paraId="5947EABF" w14:textId="478210C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7C9384C1" w14:textId="77777777" w:rsidTr="00210AD4">
        <w:tc>
          <w:tcPr>
            <w:tcW w:w="649" w:type="dxa"/>
          </w:tcPr>
          <w:p w14:paraId="68804FCD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1D8253C6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T-4</w:t>
            </w:r>
          </w:p>
        </w:tc>
        <w:tc>
          <w:tcPr>
            <w:tcW w:w="920" w:type="dxa"/>
          </w:tcPr>
          <w:p w14:paraId="2BD4A6C7" w14:textId="77777777" w:rsidR="00F94BF9" w:rsidRPr="00475BCF" w:rsidRDefault="00F94BF9" w:rsidP="003142B2">
            <w:r w:rsidRPr="00475BCF">
              <w:t>TET</w:t>
            </w:r>
          </w:p>
        </w:tc>
        <w:tc>
          <w:tcPr>
            <w:tcW w:w="1794" w:type="dxa"/>
          </w:tcPr>
          <w:p w14:paraId="180EDD96" w14:textId="77777777" w:rsidR="00F94BF9" w:rsidRDefault="00F94BF9" w:rsidP="003142B2">
            <w:r>
              <w:t>Tetrahedron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0D578D4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77DC289" wp14:editId="7E9CAC1A">
                  <wp:extent cx="1080000" cy="1228675"/>
                  <wp:effectExtent l="0" t="0" r="635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10" t="2783" r="28811" b="15304"/>
                          <a:stretch/>
                        </pic:blipFill>
                        <pic:spPr bwMode="auto">
                          <a:xfrm>
                            <a:off x="0" y="0"/>
                            <a:ext cx="1080000" cy="1228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2D47339" w14:textId="77777777" w:rsidR="00F94BF9" w:rsidRPr="00843F4A" w:rsidRDefault="00F94BF9" w:rsidP="00843F4A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</w:rPr>
                  <m:t>L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09.4712°</m:t>
                </m:r>
              </m:oMath>
            </m:oMathPara>
          </w:p>
          <w:p w14:paraId="5B555102" w14:textId="77777777" w:rsidR="00F94BF9" w:rsidRDefault="00F94BF9" w:rsidP="00843F4A">
            <w:pPr>
              <w:jc w:val="center"/>
            </w:pPr>
          </w:p>
        </w:tc>
        <w:tc>
          <w:tcPr>
            <w:tcW w:w="1559" w:type="dxa"/>
          </w:tcPr>
          <w:p w14:paraId="7311AAF1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7D7CB00" w14:textId="77777777" w:rsidR="00F94BF9" w:rsidRDefault="00F94BF9" w:rsidP="003142B2">
            <w:pPr>
              <w:jc w:val="center"/>
            </w:pPr>
          </w:p>
        </w:tc>
      </w:tr>
      <w:tr w:rsidR="00F94BF9" w14:paraId="2925311C" w14:textId="77777777" w:rsidTr="00210AD4">
        <w:tc>
          <w:tcPr>
            <w:tcW w:w="649" w:type="dxa"/>
          </w:tcPr>
          <w:p w14:paraId="4258E470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67406E22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SP-4</w:t>
            </w:r>
            <w:r>
              <w:br/>
            </w:r>
          </w:p>
        </w:tc>
        <w:tc>
          <w:tcPr>
            <w:tcW w:w="920" w:type="dxa"/>
          </w:tcPr>
          <w:p w14:paraId="2DCDF933" w14:textId="77777777" w:rsidR="00F94BF9" w:rsidRPr="00475BCF" w:rsidRDefault="00F94BF9" w:rsidP="003142B2">
            <w:r w:rsidRPr="00475BCF">
              <w:t>SPL</w:t>
            </w:r>
          </w:p>
        </w:tc>
        <w:tc>
          <w:tcPr>
            <w:tcW w:w="1794" w:type="dxa"/>
          </w:tcPr>
          <w:p w14:paraId="51DDF41D" w14:textId="77777777" w:rsidR="00F94BF9" w:rsidRDefault="00F94BF9" w:rsidP="003142B2">
            <w:r>
              <w:t>Square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t xml:space="preserve"> 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4AEAED8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B835356" wp14:editId="5820E7AD">
                  <wp:extent cx="1080000" cy="1133205"/>
                  <wp:effectExtent l="0" t="0" r="635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33" r="13818"/>
                          <a:stretch/>
                        </pic:blipFill>
                        <pic:spPr bwMode="auto">
                          <a:xfrm>
                            <a:off x="0" y="0"/>
                            <a:ext cx="1080000" cy="1133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1A72A96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75198E76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  <w:p w14:paraId="707B3A21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90°</m:t>
                </m:r>
              </m:oMath>
            </m:oMathPara>
          </w:p>
        </w:tc>
        <w:tc>
          <w:tcPr>
            <w:tcW w:w="1559" w:type="dxa"/>
          </w:tcPr>
          <w:p w14:paraId="4271E82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6E48DEB" w14:textId="383A6C60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</m:t>
                      </m:r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EE174FC" w14:textId="77777777" w:rsidTr="00210AD4">
        <w:tc>
          <w:tcPr>
            <w:tcW w:w="649" w:type="dxa"/>
          </w:tcPr>
          <w:p w14:paraId="12D9D69E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4A0B1DE6" w14:textId="77777777" w:rsidR="00F94BF9" w:rsidRDefault="00F94BF9" w:rsidP="003142B2">
            <w:pPr>
              <w:jc w:val="center"/>
            </w:pPr>
            <w:r>
              <w:t>SPY-4</w:t>
            </w:r>
          </w:p>
        </w:tc>
        <w:tc>
          <w:tcPr>
            <w:tcW w:w="920" w:type="dxa"/>
          </w:tcPr>
          <w:p w14:paraId="2786EABB" w14:textId="77777777" w:rsidR="00F94BF9" w:rsidRDefault="00F94BF9" w:rsidP="003142B2"/>
        </w:tc>
        <w:tc>
          <w:tcPr>
            <w:tcW w:w="1794" w:type="dxa"/>
          </w:tcPr>
          <w:p w14:paraId="7DE7CA2B" w14:textId="77777777" w:rsidR="00F94BF9" w:rsidRDefault="00F94BF9" w:rsidP="003142B2">
            <w:r>
              <w:t>Square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4043C357" w14:textId="77777777" w:rsidR="00F94BF9" w:rsidRDefault="00F94BF9" w:rsidP="0060571C">
            <w:pPr>
              <w:rPr>
                <w:noProof/>
              </w:rPr>
            </w:pPr>
            <w:r w:rsidRPr="00511063">
              <w:rPr>
                <w:noProof/>
              </w:rPr>
              <w:drawing>
                <wp:inline distT="0" distB="0" distL="0" distR="0" wp14:anchorId="0164C519" wp14:editId="11E9FD1E">
                  <wp:extent cx="1080000" cy="426188"/>
                  <wp:effectExtent l="0" t="0" r="635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4261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02A9B3D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43658477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897B402" w14:textId="547E2379" w:rsidR="00F94BF9" w:rsidRDefault="007146A5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37DB9368" w14:textId="77777777" w:rsidTr="00210AD4">
        <w:tc>
          <w:tcPr>
            <w:tcW w:w="649" w:type="dxa"/>
          </w:tcPr>
          <w:p w14:paraId="0A51D399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002F4537" w14:textId="77777777" w:rsidR="00F94BF9" w:rsidRDefault="00F94BF9" w:rsidP="003142B2">
            <w:pPr>
              <w:jc w:val="center"/>
            </w:pPr>
            <w:r>
              <w:t>SS-4</w:t>
            </w:r>
          </w:p>
        </w:tc>
        <w:tc>
          <w:tcPr>
            <w:tcW w:w="920" w:type="dxa"/>
          </w:tcPr>
          <w:p w14:paraId="307EFE09" w14:textId="77777777" w:rsidR="00F94BF9" w:rsidRDefault="00F94BF9" w:rsidP="003142B2"/>
        </w:tc>
        <w:tc>
          <w:tcPr>
            <w:tcW w:w="1794" w:type="dxa"/>
          </w:tcPr>
          <w:p w14:paraId="12E47BCF" w14:textId="77777777" w:rsidR="00F94BF9" w:rsidRDefault="00F94BF9" w:rsidP="003142B2">
            <w:r>
              <w:t>See-saw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626E829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A]</w:t>
            </w:r>
          </w:p>
        </w:tc>
        <w:tc>
          <w:tcPr>
            <w:tcW w:w="2268" w:type="dxa"/>
          </w:tcPr>
          <w:p w14:paraId="44941B17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0E02B7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2EFE2C6" w14:textId="77777777" w:rsidR="00F94BF9" w:rsidRDefault="00F94BF9" w:rsidP="003142B2">
            <w:pPr>
              <w:jc w:val="center"/>
            </w:pPr>
          </w:p>
        </w:tc>
      </w:tr>
      <w:tr w:rsidR="00F94BF9" w14:paraId="28A4D577" w14:textId="77777777" w:rsidTr="00210AD4">
        <w:tc>
          <w:tcPr>
            <w:tcW w:w="649" w:type="dxa"/>
          </w:tcPr>
          <w:p w14:paraId="7DB2DB13" w14:textId="77777777" w:rsidR="00F94BF9" w:rsidRDefault="00F94BF9" w:rsidP="003142B2">
            <w:pPr>
              <w:jc w:val="center"/>
            </w:pPr>
            <w:r>
              <w:lastRenderedPageBreak/>
              <w:t>5</w:t>
            </w:r>
          </w:p>
        </w:tc>
        <w:tc>
          <w:tcPr>
            <w:tcW w:w="1597" w:type="dxa"/>
          </w:tcPr>
          <w:p w14:paraId="518B6BC6" w14:textId="77777777" w:rsidR="00F94BF9" w:rsidRDefault="00F94BF9" w:rsidP="003142B2">
            <w:pPr>
              <w:jc w:val="center"/>
            </w:pPr>
            <w:r>
              <w:t>TBPY-5</w:t>
            </w:r>
          </w:p>
        </w:tc>
        <w:tc>
          <w:tcPr>
            <w:tcW w:w="920" w:type="dxa"/>
          </w:tcPr>
          <w:p w14:paraId="6CB27F24" w14:textId="77777777" w:rsidR="00F94BF9" w:rsidRDefault="00F94BF9" w:rsidP="003142B2"/>
        </w:tc>
        <w:tc>
          <w:tcPr>
            <w:tcW w:w="1794" w:type="dxa"/>
          </w:tcPr>
          <w:p w14:paraId="16C47DB8" w14:textId="77777777" w:rsidR="00F94BF9" w:rsidRDefault="00F94BF9" w:rsidP="003142B2">
            <w:r>
              <w:t>Trigonal bipyramid</w:t>
            </w:r>
          </w:p>
        </w:tc>
        <w:tc>
          <w:tcPr>
            <w:tcW w:w="1986" w:type="dxa"/>
          </w:tcPr>
          <w:p w14:paraId="0B17B63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8A021BE" wp14:editId="123B640F">
                  <wp:extent cx="1080000" cy="1310036"/>
                  <wp:effectExtent l="0" t="0" r="635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3" r="23593"/>
                          <a:stretch/>
                        </pic:blipFill>
                        <pic:spPr bwMode="auto">
                          <a:xfrm>
                            <a:off x="0" y="0"/>
                            <a:ext cx="1080000" cy="13100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27B62291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158CC3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69E8ADC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120° </m:t>
                </m:r>
              </m:oMath>
            </m:oMathPara>
          </w:p>
        </w:tc>
        <w:tc>
          <w:tcPr>
            <w:tcW w:w="1559" w:type="dxa"/>
          </w:tcPr>
          <w:p w14:paraId="5B41D497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7858751" w14:textId="22698F9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618E8090" w14:textId="77777777" w:rsidTr="00210AD4">
        <w:tc>
          <w:tcPr>
            <w:tcW w:w="649" w:type="dxa"/>
          </w:tcPr>
          <w:p w14:paraId="569E020F" w14:textId="77777777" w:rsidR="00F94BF9" w:rsidRDefault="00F94BF9" w:rsidP="003142B2">
            <w:pPr>
              <w:jc w:val="center"/>
            </w:pPr>
            <w:r>
              <w:t>5</w:t>
            </w:r>
          </w:p>
        </w:tc>
        <w:tc>
          <w:tcPr>
            <w:tcW w:w="1597" w:type="dxa"/>
          </w:tcPr>
          <w:p w14:paraId="06C1CC66" w14:textId="77777777" w:rsidR="00F94BF9" w:rsidRDefault="00F94BF9" w:rsidP="003142B2">
            <w:pPr>
              <w:jc w:val="center"/>
            </w:pPr>
            <w:r>
              <w:t>SPY-5</w:t>
            </w:r>
          </w:p>
        </w:tc>
        <w:tc>
          <w:tcPr>
            <w:tcW w:w="920" w:type="dxa"/>
          </w:tcPr>
          <w:p w14:paraId="53CB1B74" w14:textId="77777777" w:rsidR="00F94BF9" w:rsidRDefault="00F94BF9" w:rsidP="003142B2"/>
        </w:tc>
        <w:tc>
          <w:tcPr>
            <w:tcW w:w="1794" w:type="dxa"/>
          </w:tcPr>
          <w:p w14:paraId="31E90609" w14:textId="77777777" w:rsidR="00F94BF9" w:rsidRDefault="00F94BF9" w:rsidP="003142B2">
            <w:r>
              <w:t>Square pyramid</w:t>
            </w:r>
          </w:p>
        </w:tc>
        <w:tc>
          <w:tcPr>
            <w:tcW w:w="1986" w:type="dxa"/>
          </w:tcPr>
          <w:p w14:paraId="53995964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7A5025" wp14:editId="6E6153DC">
                  <wp:extent cx="1080000" cy="870775"/>
                  <wp:effectExtent l="0" t="0" r="6350" b="5715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11" t="9915" r="17859" b="17029"/>
                          <a:stretch/>
                        </pic:blipFill>
                        <pic:spPr bwMode="auto">
                          <a:xfrm>
                            <a:off x="0" y="0"/>
                            <a:ext cx="1080000" cy="870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D072E2A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5782DD1E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</w:tc>
        <w:tc>
          <w:tcPr>
            <w:tcW w:w="1559" w:type="dxa"/>
          </w:tcPr>
          <w:p w14:paraId="5269BC4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D68338D" w14:textId="3764CC91" w:rsidR="00F94BF9" w:rsidRDefault="007146A5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</m:e>
                  </m:mr>
                </m:m>
              </m:oMath>
            </m:oMathPara>
          </w:p>
        </w:tc>
      </w:tr>
      <w:tr w:rsidR="00F94BF9" w14:paraId="526A7551" w14:textId="77777777" w:rsidTr="00210AD4">
        <w:tc>
          <w:tcPr>
            <w:tcW w:w="649" w:type="dxa"/>
          </w:tcPr>
          <w:p w14:paraId="32E6F412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612E359F" w14:textId="77777777" w:rsidR="00F94BF9" w:rsidRDefault="00F94BF9" w:rsidP="003142B2">
            <w:pPr>
              <w:jc w:val="center"/>
            </w:pPr>
            <w:r>
              <w:t>OC-6</w:t>
            </w:r>
          </w:p>
        </w:tc>
        <w:tc>
          <w:tcPr>
            <w:tcW w:w="920" w:type="dxa"/>
          </w:tcPr>
          <w:p w14:paraId="44CC01DB" w14:textId="77777777" w:rsidR="00F94BF9" w:rsidRDefault="00F94BF9" w:rsidP="003142B2"/>
        </w:tc>
        <w:tc>
          <w:tcPr>
            <w:tcW w:w="1794" w:type="dxa"/>
          </w:tcPr>
          <w:p w14:paraId="61701A61" w14:textId="77777777" w:rsidR="00F94BF9" w:rsidRDefault="00F94BF9" w:rsidP="003142B2">
            <w:r>
              <w:t>Octahedron</w:t>
            </w:r>
          </w:p>
        </w:tc>
        <w:tc>
          <w:tcPr>
            <w:tcW w:w="1986" w:type="dxa"/>
          </w:tcPr>
          <w:p w14:paraId="24B0E3B1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6DB1682" wp14:editId="3DFB4F2B">
                  <wp:extent cx="1080000" cy="1212122"/>
                  <wp:effectExtent l="0" t="0" r="6350" b="762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511" t="9045" r="22148" b="11102"/>
                          <a:stretch/>
                        </pic:blipFill>
                        <pic:spPr bwMode="auto">
                          <a:xfrm>
                            <a:off x="0" y="0"/>
                            <a:ext cx="1080000" cy="12121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11BB8B8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0F8A4642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46B61C88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,180°</m:t>
                </m:r>
              </m:oMath>
            </m:oMathPara>
          </w:p>
        </w:tc>
        <w:tc>
          <w:tcPr>
            <w:tcW w:w="1559" w:type="dxa"/>
          </w:tcPr>
          <w:p w14:paraId="53715CF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F08DF47" w14:textId="6103317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179C0845" w14:textId="77777777" w:rsidTr="00210AD4">
        <w:tc>
          <w:tcPr>
            <w:tcW w:w="649" w:type="dxa"/>
          </w:tcPr>
          <w:p w14:paraId="59238C0D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43C0B094" w14:textId="77777777" w:rsidR="00F94BF9" w:rsidRDefault="00F94BF9" w:rsidP="003142B2">
            <w:pPr>
              <w:jc w:val="center"/>
            </w:pPr>
            <w:r>
              <w:t>TPR-6</w:t>
            </w:r>
          </w:p>
        </w:tc>
        <w:tc>
          <w:tcPr>
            <w:tcW w:w="920" w:type="dxa"/>
          </w:tcPr>
          <w:p w14:paraId="52430025" w14:textId="77777777" w:rsidR="00F94BF9" w:rsidRDefault="00F94BF9" w:rsidP="003142B2"/>
        </w:tc>
        <w:tc>
          <w:tcPr>
            <w:tcW w:w="1794" w:type="dxa"/>
          </w:tcPr>
          <w:p w14:paraId="6F69783C" w14:textId="77777777" w:rsidR="00F94BF9" w:rsidRDefault="00F94BF9" w:rsidP="003142B2">
            <w:r>
              <w:t>Trigonal prism</w:t>
            </w:r>
          </w:p>
        </w:tc>
        <w:tc>
          <w:tcPr>
            <w:tcW w:w="1986" w:type="dxa"/>
          </w:tcPr>
          <w:p w14:paraId="3C368C1C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B]</w:t>
            </w:r>
          </w:p>
        </w:tc>
        <w:tc>
          <w:tcPr>
            <w:tcW w:w="2268" w:type="dxa"/>
          </w:tcPr>
          <w:p w14:paraId="13A9E0D2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7722992D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55B38BB" w14:textId="77777777" w:rsidR="00F94BF9" w:rsidRDefault="00F94BF9" w:rsidP="003142B2">
            <w:pPr>
              <w:jc w:val="center"/>
            </w:pPr>
          </w:p>
        </w:tc>
      </w:tr>
      <w:tr w:rsidR="00F94BF9" w14:paraId="67BD11F9" w14:textId="77777777" w:rsidTr="00210AD4">
        <w:tc>
          <w:tcPr>
            <w:tcW w:w="649" w:type="dxa"/>
          </w:tcPr>
          <w:p w14:paraId="57F60A98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150146A8" w14:textId="77777777" w:rsidR="00F94BF9" w:rsidRDefault="00F94BF9" w:rsidP="003142B2">
            <w:pPr>
              <w:jc w:val="center"/>
            </w:pPr>
            <w:r>
              <w:t>PBPY-7</w:t>
            </w:r>
          </w:p>
        </w:tc>
        <w:tc>
          <w:tcPr>
            <w:tcW w:w="920" w:type="dxa"/>
          </w:tcPr>
          <w:p w14:paraId="6D0061E9" w14:textId="77777777" w:rsidR="00F94BF9" w:rsidRDefault="00F94BF9" w:rsidP="003142B2">
            <w:r>
              <w:t>PBP</w:t>
            </w:r>
          </w:p>
        </w:tc>
        <w:tc>
          <w:tcPr>
            <w:tcW w:w="1794" w:type="dxa"/>
          </w:tcPr>
          <w:p w14:paraId="42B92167" w14:textId="77777777" w:rsidR="00F94BF9" w:rsidRDefault="00F94BF9" w:rsidP="003142B2">
            <w:r>
              <w:t>pentagonal bipyramid</w:t>
            </w:r>
          </w:p>
        </w:tc>
        <w:tc>
          <w:tcPr>
            <w:tcW w:w="1986" w:type="dxa"/>
          </w:tcPr>
          <w:p w14:paraId="53434CB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D190B92" wp14:editId="74DDCFE7">
                  <wp:extent cx="1080000" cy="1059759"/>
                  <wp:effectExtent l="0" t="0" r="6350" b="762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819" t="3653" r="14334" b="6234"/>
                          <a:stretch/>
                        </pic:blipFill>
                        <pic:spPr bwMode="auto">
                          <a:xfrm>
                            <a:off x="0" y="0"/>
                            <a:ext cx="1080000" cy="10597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7E25886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216B034B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216A1C54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72°,144°</m:t>
                </m:r>
              </m:oMath>
            </m:oMathPara>
          </w:p>
        </w:tc>
        <w:tc>
          <w:tcPr>
            <w:tcW w:w="1559" w:type="dxa"/>
          </w:tcPr>
          <w:p w14:paraId="7ECD9250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F72F210" w14:textId="77777777" w:rsidR="00F94BF9" w:rsidRDefault="00F94BF9" w:rsidP="003142B2">
            <w:pPr>
              <w:jc w:val="center"/>
            </w:pPr>
          </w:p>
        </w:tc>
      </w:tr>
      <w:tr w:rsidR="00F94BF9" w14:paraId="1FEC0D66" w14:textId="77777777" w:rsidTr="00210AD4">
        <w:tc>
          <w:tcPr>
            <w:tcW w:w="649" w:type="dxa"/>
          </w:tcPr>
          <w:p w14:paraId="5B676635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28C8D68C" w14:textId="77777777" w:rsidR="00F94BF9" w:rsidRDefault="00F94BF9" w:rsidP="003142B2">
            <w:pPr>
              <w:jc w:val="center"/>
            </w:pPr>
            <w:r>
              <w:t>OCF-7</w:t>
            </w:r>
          </w:p>
        </w:tc>
        <w:tc>
          <w:tcPr>
            <w:tcW w:w="920" w:type="dxa"/>
          </w:tcPr>
          <w:p w14:paraId="3BDB83CA" w14:textId="77777777" w:rsidR="00F94BF9" w:rsidRDefault="00F94BF9" w:rsidP="003142B2">
            <w:r>
              <w:t>COC</w:t>
            </w:r>
          </w:p>
        </w:tc>
        <w:tc>
          <w:tcPr>
            <w:tcW w:w="1794" w:type="dxa"/>
          </w:tcPr>
          <w:p w14:paraId="6F5BA86F" w14:textId="77777777" w:rsidR="00F94BF9" w:rsidRDefault="00F94BF9" w:rsidP="003142B2">
            <w:r>
              <w:t>octahedron, face monocapped</w:t>
            </w:r>
          </w:p>
        </w:tc>
        <w:tc>
          <w:tcPr>
            <w:tcW w:w="1986" w:type="dxa"/>
          </w:tcPr>
          <w:p w14:paraId="2A59922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C7DD876" wp14:editId="02E61757">
                  <wp:extent cx="1080000" cy="1181160"/>
                  <wp:effectExtent l="0" t="0" r="635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647" t="4696" r="22024"/>
                          <a:stretch/>
                        </pic:blipFill>
                        <pic:spPr bwMode="auto">
                          <a:xfrm>
                            <a:off x="0" y="0"/>
                            <a:ext cx="1080000" cy="1181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C]</w:t>
            </w:r>
          </w:p>
        </w:tc>
        <w:tc>
          <w:tcPr>
            <w:tcW w:w="2268" w:type="dxa"/>
          </w:tcPr>
          <w:p w14:paraId="494998E5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277B6D26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5170A1E" w14:textId="77777777" w:rsidR="00F94BF9" w:rsidRDefault="00F94BF9" w:rsidP="003142B2">
            <w:pPr>
              <w:jc w:val="center"/>
            </w:pPr>
          </w:p>
        </w:tc>
      </w:tr>
      <w:tr w:rsidR="00F94BF9" w14:paraId="5B89688E" w14:textId="77777777" w:rsidTr="00210AD4">
        <w:tc>
          <w:tcPr>
            <w:tcW w:w="649" w:type="dxa"/>
          </w:tcPr>
          <w:p w14:paraId="3DCAB621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24B9F30C" w14:textId="77777777" w:rsidR="00F94BF9" w:rsidRDefault="00F94BF9" w:rsidP="003142B2">
            <w:pPr>
              <w:jc w:val="center"/>
            </w:pPr>
            <w:r>
              <w:t>TPRS-7</w:t>
            </w:r>
          </w:p>
        </w:tc>
        <w:tc>
          <w:tcPr>
            <w:tcW w:w="920" w:type="dxa"/>
          </w:tcPr>
          <w:p w14:paraId="0CADCBC9" w14:textId="77777777" w:rsidR="00F94BF9" w:rsidRDefault="00F94BF9" w:rsidP="003142B2">
            <w:r>
              <w:t>CTP</w:t>
            </w:r>
          </w:p>
        </w:tc>
        <w:tc>
          <w:tcPr>
            <w:tcW w:w="1794" w:type="dxa"/>
          </w:tcPr>
          <w:p w14:paraId="026F88E2" w14:textId="77777777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monocapped</w:t>
            </w:r>
          </w:p>
        </w:tc>
        <w:tc>
          <w:tcPr>
            <w:tcW w:w="1986" w:type="dxa"/>
          </w:tcPr>
          <w:p w14:paraId="0BE2F5AF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01A0A72" wp14:editId="120F86D8">
                  <wp:extent cx="1080000" cy="999367"/>
                  <wp:effectExtent l="0" t="0" r="6350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49" t="11481" r="17337" b="11111"/>
                          <a:stretch/>
                        </pic:blipFill>
                        <pic:spPr bwMode="auto">
                          <a:xfrm>
                            <a:off x="0" y="0"/>
                            <a:ext cx="1080000" cy="999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D]</w:t>
            </w:r>
          </w:p>
        </w:tc>
        <w:tc>
          <w:tcPr>
            <w:tcW w:w="2268" w:type="dxa"/>
          </w:tcPr>
          <w:p w14:paraId="1CF7FB2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706B5AC1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1858D45" w14:textId="77777777" w:rsidR="00F94BF9" w:rsidRDefault="00F94BF9" w:rsidP="003142B2">
            <w:pPr>
              <w:jc w:val="center"/>
            </w:pPr>
          </w:p>
        </w:tc>
      </w:tr>
      <w:tr w:rsidR="00F94BF9" w14:paraId="45D43131" w14:textId="77777777" w:rsidTr="00210AD4">
        <w:tc>
          <w:tcPr>
            <w:tcW w:w="649" w:type="dxa"/>
          </w:tcPr>
          <w:p w14:paraId="417CFD48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730D89FF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6973E97B" w14:textId="77777777" w:rsidR="00F94BF9" w:rsidRDefault="00F94BF9" w:rsidP="003142B2">
            <w:r>
              <w:t>HVA</w:t>
            </w:r>
          </w:p>
        </w:tc>
        <w:tc>
          <w:tcPr>
            <w:tcW w:w="1794" w:type="dxa"/>
          </w:tcPr>
          <w:p w14:paraId="1ED0F89D" w14:textId="77777777" w:rsidR="00F94BF9" w:rsidRDefault="00F94BF9" w:rsidP="003142B2">
            <w:r w:rsidRPr="00714177">
              <w:t>Hexagonal bipyramid with a vacancy (axial)</w:t>
            </w:r>
            <w:r w:rsidRPr="00714177">
              <w:tab/>
            </w:r>
          </w:p>
        </w:tc>
        <w:tc>
          <w:tcPr>
            <w:tcW w:w="1986" w:type="dxa"/>
          </w:tcPr>
          <w:p w14:paraId="51DE6C36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8B4C543" wp14:editId="4A008F67">
                  <wp:extent cx="1080000" cy="1019816"/>
                  <wp:effectExtent l="0" t="0" r="6350" b="889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184" t="1629" r="12909" b="7894"/>
                          <a:stretch/>
                        </pic:blipFill>
                        <pic:spPr bwMode="auto">
                          <a:xfrm>
                            <a:off x="0" y="0"/>
                            <a:ext cx="1080000" cy="10198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CEA30E7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F62ED3B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3133A5B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568F037" w14:textId="77777777" w:rsidR="00F94BF9" w:rsidRDefault="00F94BF9" w:rsidP="003142B2">
            <w:pPr>
              <w:jc w:val="center"/>
            </w:pPr>
          </w:p>
        </w:tc>
      </w:tr>
      <w:tr w:rsidR="00F94BF9" w14:paraId="06158F6E" w14:textId="77777777" w:rsidTr="00210AD4">
        <w:tc>
          <w:tcPr>
            <w:tcW w:w="649" w:type="dxa"/>
          </w:tcPr>
          <w:p w14:paraId="786FFC04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7B240FC6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317E158B" w14:textId="77777777" w:rsidR="00F94BF9" w:rsidRDefault="00F94BF9" w:rsidP="003142B2">
            <w:r>
              <w:t>HVP</w:t>
            </w:r>
          </w:p>
        </w:tc>
        <w:tc>
          <w:tcPr>
            <w:tcW w:w="1794" w:type="dxa"/>
          </w:tcPr>
          <w:p w14:paraId="4D0D3DA7" w14:textId="77777777" w:rsidR="00F94BF9" w:rsidRDefault="00F94BF9" w:rsidP="003142B2">
            <w:r w:rsidRPr="00714177">
              <w:t>Hexagonal bipyramid with a vacancy (equatorial)</w:t>
            </w:r>
            <w:r w:rsidRPr="00714177">
              <w:tab/>
            </w:r>
          </w:p>
        </w:tc>
        <w:tc>
          <w:tcPr>
            <w:tcW w:w="1986" w:type="dxa"/>
          </w:tcPr>
          <w:p w14:paraId="10030670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28A4A32" wp14:editId="5E4D2998">
                  <wp:extent cx="1080000" cy="1071947"/>
                  <wp:effectExtent l="0" t="0" r="635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82" t="2094" r="14829" b="6265"/>
                          <a:stretch/>
                        </pic:blipFill>
                        <pic:spPr bwMode="auto">
                          <a:xfrm>
                            <a:off x="0" y="0"/>
                            <a:ext cx="1080000" cy="1071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F1AB73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EF3086E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6C9722D3" w14:textId="77777777" w:rsidR="00F94BF9" w:rsidRPr="00A82EAD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7D1FE1B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B228357" w14:textId="77777777" w:rsidR="00F94BF9" w:rsidRDefault="00F94BF9" w:rsidP="003142B2">
            <w:pPr>
              <w:jc w:val="center"/>
            </w:pPr>
          </w:p>
        </w:tc>
      </w:tr>
      <w:tr w:rsidR="00F94BF9" w14:paraId="1A1C7375" w14:textId="77777777" w:rsidTr="00210AD4">
        <w:tc>
          <w:tcPr>
            <w:tcW w:w="649" w:type="dxa"/>
          </w:tcPr>
          <w:p w14:paraId="042C14E1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2A29ABC5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1BAF689B" w14:textId="77777777" w:rsidR="00F94BF9" w:rsidRDefault="00F94BF9" w:rsidP="003142B2">
            <w:r>
              <w:t>CUV</w:t>
            </w:r>
          </w:p>
        </w:tc>
        <w:tc>
          <w:tcPr>
            <w:tcW w:w="1794" w:type="dxa"/>
          </w:tcPr>
          <w:p w14:paraId="334CB317" w14:textId="77777777" w:rsidR="00F94BF9" w:rsidRDefault="00F94BF9" w:rsidP="003142B2">
            <w:r w:rsidRPr="00714177">
              <w:t>Cube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207F365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41865B" wp14:editId="59CC3E9A">
                  <wp:extent cx="1080000" cy="970125"/>
                  <wp:effectExtent l="0" t="0" r="6350" b="1905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547" t="14888" r="22156" b="15333"/>
                          <a:stretch/>
                        </pic:blipFill>
                        <pic:spPr bwMode="auto">
                          <a:xfrm>
                            <a:off x="0" y="0"/>
                            <a:ext cx="1080000" cy="970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4B54C8A0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EA1893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61A4D82" w14:textId="77777777" w:rsidR="00F94BF9" w:rsidRDefault="00F94BF9" w:rsidP="003142B2">
            <w:pPr>
              <w:jc w:val="center"/>
            </w:pPr>
          </w:p>
        </w:tc>
      </w:tr>
      <w:tr w:rsidR="00F94BF9" w14:paraId="52351C35" w14:textId="77777777" w:rsidTr="00210AD4">
        <w:tc>
          <w:tcPr>
            <w:tcW w:w="649" w:type="dxa"/>
          </w:tcPr>
          <w:p w14:paraId="50861350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429FCCAA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077B5F1E" w14:textId="77777777" w:rsidR="00F94BF9" w:rsidRDefault="00F94BF9" w:rsidP="003142B2">
            <w:r>
              <w:t>SAV</w:t>
            </w:r>
          </w:p>
        </w:tc>
        <w:tc>
          <w:tcPr>
            <w:tcW w:w="1794" w:type="dxa"/>
          </w:tcPr>
          <w:p w14:paraId="22FCAEB5" w14:textId="77777777" w:rsidR="00F94BF9" w:rsidRDefault="00F94BF9" w:rsidP="003142B2">
            <w:r w:rsidRPr="00714177">
              <w:t>Square antiprism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52C7210E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8A8938" wp14:editId="5CBED2B4">
                  <wp:extent cx="1080000" cy="1035111"/>
                  <wp:effectExtent l="0" t="0" r="6350" b="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273" t="14423" r="21086" b="10686"/>
                          <a:stretch/>
                        </pic:blipFill>
                        <pic:spPr bwMode="auto">
                          <a:xfrm>
                            <a:off x="0" y="0"/>
                            <a:ext cx="1080000" cy="10351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C4C04F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4B67E46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BB3223B" w14:textId="77777777" w:rsidR="00F94BF9" w:rsidRDefault="00F94BF9" w:rsidP="003142B2">
            <w:pPr>
              <w:jc w:val="center"/>
            </w:pPr>
          </w:p>
        </w:tc>
      </w:tr>
      <w:tr w:rsidR="00F94BF9" w14:paraId="179FCF19" w14:textId="77777777" w:rsidTr="00210AD4">
        <w:tc>
          <w:tcPr>
            <w:tcW w:w="649" w:type="dxa"/>
          </w:tcPr>
          <w:p w14:paraId="5A87F0F3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2C336FFF" w14:textId="77777777" w:rsidR="00F94BF9" w:rsidRDefault="00F94BF9" w:rsidP="003142B2">
            <w:pPr>
              <w:jc w:val="center"/>
            </w:pPr>
            <w:r>
              <w:t>CU-8</w:t>
            </w:r>
          </w:p>
        </w:tc>
        <w:tc>
          <w:tcPr>
            <w:tcW w:w="920" w:type="dxa"/>
          </w:tcPr>
          <w:p w14:paraId="4C5C5BAF" w14:textId="77777777" w:rsidR="00F94BF9" w:rsidRDefault="00F94BF9" w:rsidP="003142B2">
            <w:r>
              <w:t>CUB</w:t>
            </w:r>
          </w:p>
        </w:tc>
        <w:tc>
          <w:tcPr>
            <w:tcW w:w="1794" w:type="dxa"/>
          </w:tcPr>
          <w:p w14:paraId="0E361E72" w14:textId="77777777" w:rsidR="00F94BF9" w:rsidRDefault="00F94BF9" w:rsidP="003142B2">
            <w:r>
              <w:t>cube</w:t>
            </w:r>
          </w:p>
        </w:tc>
        <w:tc>
          <w:tcPr>
            <w:tcW w:w="1986" w:type="dxa"/>
          </w:tcPr>
          <w:p w14:paraId="4D3AB5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A6276C" wp14:editId="44432084">
                  <wp:extent cx="1080000" cy="973729"/>
                  <wp:effectExtent l="0" t="0" r="6350" b="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428" t="14262" r="22281" b="15636"/>
                          <a:stretch/>
                        </pic:blipFill>
                        <pic:spPr bwMode="auto">
                          <a:xfrm>
                            <a:off x="0" y="0"/>
                            <a:ext cx="1080000" cy="9737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603FE7E5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EB01CED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155276AF" w14:textId="77777777" w:rsidR="00F94BF9" w:rsidRDefault="00F94BF9" w:rsidP="003142B2">
            <w:pPr>
              <w:jc w:val="center"/>
            </w:pPr>
          </w:p>
        </w:tc>
      </w:tr>
      <w:tr w:rsidR="00F94BF9" w14:paraId="106053B3" w14:textId="77777777" w:rsidTr="00210AD4">
        <w:tc>
          <w:tcPr>
            <w:tcW w:w="649" w:type="dxa"/>
          </w:tcPr>
          <w:p w14:paraId="68D8BC69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5DC0E92D" w14:textId="77777777" w:rsidR="00F94BF9" w:rsidRDefault="00F94BF9" w:rsidP="003142B2">
            <w:pPr>
              <w:jc w:val="center"/>
            </w:pPr>
            <w:r>
              <w:t>SAPR-8</w:t>
            </w:r>
          </w:p>
        </w:tc>
        <w:tc>
          <w:tcPr>
            <w:tcW w:w="920" w:type="dxa"/>
          </w:tcPr>
          <w:p w14:paraId="4CBE45CE" w14:textId="77777777" w:rsidR="00F94BF9" w:rsidRDefault="00F94BF9" w:rsidP="003142B2">
            <w:r>
              <w:t>SQA</w:t>
            </w:r>
          </w:p>
        </w:tc>
        <w:tc>
          <w:tcPr>
            <w:tcW w:w="1794" w:type="dxa"/>
          </w:tcPr>
          <w:p w14:paraId="3A88BD3D" w14:textId="77777777" w:rsidR="00F94BF9" w:rsidRDefault="00F94BF9" w:rsidP="003142B2">
            <w:r>
              <w:t>square antiprism</w:t>
            </w:r>
          </w:p>
        </w:tc>
        <w:tc>
          <w:tcPr>
            <w:tcW w:w="1986" w:type="dxa"/>
          </w:tcPr>
          <w:p w14:paraId="2AD098F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E435054" wp14:editId="576D8154">
                  <wp:extent cx="1079411" cy="926275"/>
                  <wp:effectExtent l="0" t="0" r="6985" b="762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06" t="13801" r="18994" b="14431"/>
                          <a:stretch/>
                        </pic:blipFill>
                        <pic:spPr bwMode="auto">
                          <a:xfrm>
                            <a:off x="0" y="0"/>
                            <a:ext cx="1080000" cy="926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E]</w:t>
            </w:r>
          </w:p>
        </w:tc>
        <w:tc>
          <w:tcPr>
            <w:tcW w:w="2268" w:type="dxa"/>
          </w:tcPr>
          <w:p w14:paraId="1F89F4DC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A83525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AF9E8AE" w14:textId="77777777" w:rsidR="00F94BF9" w:rsidRDefault="00F94BF9" w:rsidP="003142B2">
            <w:pPr>
              <w:jc w:val="center"/>
            </w:pPr>
          </w:p>
        </w:tc>
      </w:tr>
      <w:tr w:rsidR="00F94BF9" w14:paraId="0D10B0DB" w14:textId="77777777" w:rsidTr="00210AD4">
        <w:tc>
          <w:tcPr>
            <w:tcW w:w="649" w:type="dxa"/>
          </w:tcPr>
          <w:p w14:paraId="5A77B080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3CBAFA5D" w14:textId="77777777" w:rsidR="00F94BF9" w:rsidRDefault="00F94BF9" w:rsidP="003142B2">
            <w:pPr>
              <w:jc w:val="center"/>
            </w:pPr>
            <w:r>
              <w:t>DD-8</w:t>
            </w:r>
          </w:p>
        </w:tc>
        <w:tc>
          <w:tcPr>
            <w:tcW w:w="920" w:type="dxa"/>
          </w:tcPr>
          <w:p w14:paraId="6C238FC8" w14:textId="77777777" w:rsidR="00F94BF9" w:rsidRDefault="00F94BF9" w:rsidP="003142B2"/>
        </w:tc>
        <w:tc>
          <w:tcPr>
            <w:tcW w:w="1794" w:type="dxa"/>
          </w:tcPr>
          <w:p w14:paraId="2B4FEF3B" w14:textId="77777777" w:rsidR="00F94BF9" w:rsidRDefault="00F94BF9" w:rsidP="003142B2">
            <w:r>
              <w:t>dodecahedron</w:t>
            </w:r>
          </w:p>
        </w:tc>
        <w:tc>
          <w:tcPr>
            <w:tcW w:w="1986" w:type="dxa"/>
          </w:tcPr>
          <w:p w14:paraId="349982C6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F]</w:t>
            </w:r>
          </w:p>
        </w:tc>
        <w:tc>
          <w:tcPr>
            <w:tcW w:w="2268" w:type="dxa"/>
          </w:tcPr>
          <w:p w14:paraId="003AC5B1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69BED00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83F3CEA" w14:textId="77777777" w:rsidR="00F94BF9" w:rsidRDefault="00F94BF9" w:rsidP="003142B2">
            <w:pPr>
              <w:jc w:val="center"/>
            </w:pPr>
          </w:p>
        </w:tc>
      </w:tr>
      <w:tr w:rsidR="00F94BF9" w14:paraId="3456E13F" w14:textId="77777777" w:rsidTr="00210AD4">
        <w:tc>
          <w:tcPr>
            <w:tcW w:w="649" w:type="dxa"/>
          </w:tcPr>
          <w:p w14:paraId="545D7ED9" w14:textId="77777777" w:rsidR="00F94BF9" w:rsidRDefault="00F94BF9" w:rsidP="003142B2">
            <w:pPr>
              <w:jc w:val="center"/>
            </w:pPr>
            <w:r>
              <w:lastRenderedPageBreak/>
              <w:t>8</w:t>
            </w:r>
          </w:p>
        </w:tc>
        <w:tc>
          <w:tcPr>
            <w:tcW w:w="1597" w:type="dxa"/>
          </w:tcPr>
          <w:p w14:paraId="21D83B00" w14:textId="77777777" w:rsidR="00F94BF9" w:rsidRDefault="00F94BF9" w:rsidP="003142B2">
            <w:pPr>
              <w:jc w:val="center"/>
            </w:pPr>
            <w:r>
              <w:t>HBPY-8</w:t>
            </w:r>
          </w:p>
        </w:tc>
        <w:tc>
          <w:tcPr>
            <w:tcW w:w="920" w:type="dxa"/>
          </w:tcPr>
          <w:p w14:paraId="7F5C459D" w14:textId="77777777" w:rsidR="00F94BF9" w:rsidRDefault="00F94BF9" w:rsidP="003142B2">
            <w:r>
              <w:t>HBP</w:t>
            </w:r>
          </w:p>
        </w:tc>
        <w:tc>
          <w:tcPr>
            <w:tcW w:w="1794" w:type="dxa"/>
          </w:tcPr>
          <w:p w14:paraId="11E79757" w14:textId="77777777" w:rsidR="00F94BF9" w:rsidRDefault="00F94BF9" w:rsidP="003142B2">
            <w:r>
              <w:t>hexagonal bipyramid</w:t>
            </w:r>
          </w:p>
        </w:tc>
        <w:tc>
          <w:tcPr>
            <w:tcW w:w="1986" w:type="dxa"/>
          </w:tcPr>
          <w:p w14:paraId="7CA5AF75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07530D" wp14:editId="7709E3E6">
                  <wp:extent cx="1080000" cy="1126915"/>
                  <wp:effectExtent l="0" t="0" r="6350" b="0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5" r="12637"/>
                          <a:stretch/>
                        </pic:blipFill>
                        <pic:spPr bwMode="auto">
                          <a:xfrm>
                            <a:off x="0" y="0"/>
                            <a:ext cx="1080000" cy="11269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B4906F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3B9C8466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E901B16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796C199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31FC1B4" w14:textId="77777777" w:rsidR="00F94BF9" w:rsidRDefault="00F94BF9" w:rsidP="003142B2">
            <w:pPr>
              <w:jc w:val="center"/>
            </w:pPr>
          </w:p>
        </w:tc>
      </w:tr>
      <w:tr w:rsidR="00F94BF9" w14:paraId="7FE6C1C5" w14:textId="77777777" w:rsidTr="00210AD4">
        <w:tc>
          <w:tcPr>
            <w:tcW w:w="649" w:type="dxa"/>
          </w:tcPr>
          <w:p w14:paraId="040BF2F9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59750010" w14:textId="77777777" w:rsidR="00F94BF9" w:rsidRDefault="00F94BF9" w:rsidP="003142B2">
            <w:pPr>
              <w:jc w:val="center"/>
            </w:pPr>
            <w:r>
              <w:t>OCT-8</w:t>
            </w:r>
          </w:p>
        </w:tc>
        <w:tc>
          <w:tcPr>
            <w:tcW w:w="920" w:type="dxa"/>
          </w:tcPr>
          <w:p w14:paraId="78905C32" w14:textId="77777777" w:rsidR="00F94BF9" w:rsidRDefault="00F94BF9" w:rsidP="003142B2">
            <w:r>
              <w:t>BOC</w:t>
            </w:r>
          </w:p>
        </w:tc>
        <w:tc>
          <w:tcPr>
            <w:tcW w:w="1794" w:type="dxa"/>
          </w:tcPr>
          <w:p w14:paraId="552DEA11" w14:textId="77777777" w:rsidR="00F94BF9" w:rsidRDefault="00F94BF9" w:rsidP="003142B2">
            <w:r>
              <w:t>octahedron, trans-bicapped</w:t>
            </w:r>
          </w:p>
        </w:tc>
        <w:tc>
          <w:tcPr>
            <w:tcW w:w="1986" w:type="dxa"/>
          </w:tcPr>
          <w:p w14:paraId="5D796A6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78E803" wp14:editId="2669A5DD">
                  <wp:extent cx="1080000" cy="1139752"/>
                  <wp:effectExtent l="0" t="0" r="6350" b="381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4" t="1559" r="18407" b="4143"/>
                          <a:stretch/>
                        </pic:blipFill>
                        <pic:spPr bwMode="auto">
                          <a:xfrm>
                            <a:off x="0" y="0"/>
                            <a:ext cx="1080000" cy="113975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5F42EFD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53BB6884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7A56A2A" w14:textId="77777777" w:rsidR="00F94BF9" w:rsidRDefault="00F94BF9" w:rsidP="003142B2">
            <w:pPr>
              <w:jc w:val="center"/>
            </w:pPr>
          </w:p>
        </w:tc>
      </w:tr>
      <w:tr w:rsidR="00F94BF9" w14:paraId="1A8F8DF9" w14:textId="77777777" w:rsidTr="00210AD4">
        <w:tc>
          <w:tcPr>
            <w:tcW w:w="649" w:type="dxa"/>
          </w:tcPr>
          <w:p w14:paraId="52A48DB7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0DDD75BB" w14:textId="77777777" w:rsidR="00F94BF9" w:rsidRDefault="00F94BF9" w:rsidP="003142B2">
            <w:pPr>
              <w:jc w:val="center"/>
            </w:pPr>
            <w:r>
              <w:t>TPRT-8</w:t>
            </w:r>
          </w:p>
        </w:tc>
        <w:tc>
          <w:tcPr>
            <w:tcW w:w="920" w:type="dxa"/>
          </w:tcPr>
          <w:p w14:paraId="03FA4F05" w14:textId="77777777" w:rsidR="00F94BF9" w:rsidRDefault="00F94BF9" w:rsidP="003142B2">
            <w:r>
              <w:t>BTT</w:t>
            </w:r>
          </w:p>
        </w:tc>
        <w:tc>
          <w:tcPr>
            <w:tcW w:w="1794" w:type="dxa"/>
          </w:tcPr>
          <w:p w14:paraId="34B61C41" w14:textId="77777777" w:rsidR="00F94BF9" w:rsidRDefault="00F94BF9" w:rsidP="003142B2">
            <w:r>
              <w:t xml:space="preserve">trigonal prism, </w:t>
            </w:r>
            <w:proofErr w:type="gramStart"/>
            <w:r>
              <w:t>triangular-face</w:t>
            </w:r>
            <w:proofErr w:type="gramEnd"/>
            <w:r>
              <w:t xml:space="preserve"> bicapped</w:t>
            </w:r>
          </w:p>
        </w:tc>
        <w:tc>
          <w:tcPr>
            <w:tcW w:w="1986" w:type="dxa"/>
          </w:tcPr>
          <w:p w14:paraId="4966AE3F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E0CE2E8" wp14:editId="0F69AD09">
                  <wp:extent cx="1080000" cy="1415954"/>
                  <wp:effectExtent l="0" t="0" r="635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94" t="2598" r="25610"/>
                          <a:stretch/>
                        </pic:blipFill>
                        <pic:spPr bwMode="auto">
                          <a:xfrm>
                            <a:off x="0" y="0"/>
                            <a:ext cx="1080000" cy="14159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G]</w:t>
            </w:r>
          </w:p>
        </w:tc>
        <w:tc>
          <w:tcPr>
            <w:tcW w:w="2268" w:type="dxa"/>
          </w:tcPr>
          <w:p w14:paraId="03378F6A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58597E6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7121037C" w14:textId="77777777" w:rsidR="00F94BF9" w:rsidRDefault="00F94BF9" w:rsidP="003142B2">
            <w:pPr>
              <w:jc w:val="center"/>
            </w:pPr>
          </w:p>
        </w:tc>
      </w:tr>
      <w:tr w:rsidR="00F94BF9" w14:paraId="1FA6E21B" w14:textId="77777777" w:rsidTr="00210AD4">
        <w:tc>
          <w:tcPr>
            <w:tcW w:w="649" w:type="dxa"/>
          </w:tcPr>
          <w:p w14:paraId="10463D3C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71A7EDFA" w14:textId="77777777" w:rsidR="00F94BF9" w:rsidRDefault="00F94BF9" w:rsidP="003142B2">
            <w:pPr>
              <w:jc w:val="center"/>
            </w:pPr>
            <w:r>
              <w:t>TPRS-8</w:t>
            </w:r>
          </w:p>
        </w:tc>
        <w:tc>
          <w:tcPr>
            <w:tcW w:w="920" w:type="dxa"/>
          </w:tcPr>
          <w:p w14:paraId="52617F17" w14:textId="77777777" w:rsidR="00F94BF9" w:rsidRDefault="00F94BF9" w:rsidP="003142B2">
            <w:r>
              <w:t>BTS</w:t>
            </w:r>
          </w:p>
        </w:tc>
        <w:tc>
          <w:tcPr>
            <w:tcW w:w="1794" w:type="dxa"/>
          </w:tcPr>
          <w:p w14:paraId="01556529" w14:textId="77777777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bicapped</w:t>
            </w:r>
          </w:p>
        </w:tc>
        <w:tc>
          <w:tcPr>
            <w:tcW w:w="1986" w:type="dxa"/>
          </w:tcPr>
          <w:p w14:paraId="4416742A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1FE212" wp14:editId="3630C865">
                  <wp:extent cx="1080000" cy="951227"/>
                  <wp:effectExtent l="0" t="0" r="6350" b="190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888" t="10652" r="15871" b="12700"/>
                          <a:stretch/>
                        </pic:blipFill>
                        <pic:spPr bwMode="auto">
                          <a:xfrm>
                            <a:off x="0" y="0"/>
                            <a:ext cx="1080000" cy="9512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H]</w:t>
            </w:r>
          </w:p>
        </w:tc>
        <w:tc>
          <w:tcPr>
            <w:tcW w:w="2268" w:type="dxa"/>
          </w:tcPr>
          <w:p w14:paraId="2C7357C9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5FFB87D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F984549" w14:textId="77777777" w:rsidR="00F94BF9" w:rsidRDefault="00F94BF9" w:rsidP="003142B2">
            <w:pPr>
              <w:jc w:val="center"/>
            </w:pPr>
          </w:p>
        </w:tc>
      </w:tr>
      <w:tr w:rsidR="00F94BF9" w14:paraId="3E0FF363" w14:textId="77777777" w:rsidTr="00210AD4">
        <w:tc>
          <w:tcPr>
            <w:tcW w:w="649" w:type="dxa"/>
          </w:tcPr>
          <w:p w14:paraId="603CDE74" w14:textId="77777777" w:rsidR="00F94BF9" w:rsidRDefault="00F94BF9" w:rsidP="003142B2">
            <w:pPr>
              <w:jc w:val="center"/>
            </w:pPr>
            <w:r>
              <w:lastRenderedPageBreak/>
              <w:t>9</w:t>
            </w:r>
          </w:p>
        </w:tc>
        <w:tc>
          <w:tcPr>
            <w:tcW w:w="1597" w:type="dxa"/>
          </w:tcPr>
          <w:p w14:paraId="1A2EEE45" w14:textId="77777777" w:rsidR="00F94BF9" w:rsidRDefault="00F94BF9" w:rsidP="003142B2">
            <w:pPr>
              <w:jc w:val="center"/>
            </w:pPr>
            <w:r>
              <w:t>TPRS-9</w:t>
            </w:r>
          </w:p>
        </w:tc>
        <w:tc>
          <w:tcPr>
            <w:tcW w:w="920" w:type="dxa"/>
          </w:tcPr>
          <w:p w14:paraId="157796A6" w14:textId="77777777" w:rsidR="00F94BF9" w:rsidRDefault="00F94BF9" w:rsidP="003142B2">
            <w:r>
              <w:t>TTP</w:t>
            </w:r>
          </w:p>
        </w:tc>
        <w:tc>
          <w:tcPr>
            <w:tcW w:w="1794" w:type="dxa"/>
          </w:tcPr>
          <w:p w14:paraId="27DB2005" w14:textId="77777777" w:rsidR="00F94BF9" w:rsidRDefault="00F94BF9" w:rsidP="003142B2">
            <w:r>
              <w:t>trigonal prism, square-face tricapped</w:t>
            </w:r>
          </w:p>
        </w:tc>
        <w:tc>
          <w:tcPr>
            <w:tcW w:w="1986" w:type="dxa"/>
          </w:tcPr>
          <w:p w14:paraId="1C681EC2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884AE33" wp14:editId="651B9665">
                  <wp:extent cx="1080000" cy="1175947"/>
                  <wp:effectExtent l="0" t="0" r="6350" b="571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6" t="5741" r="21250" b="2418"/>
                          <a:stretch/>
                        </pic:blipFill>
                        <pic:spPr bwMode="auto">
                          <a:xfrm>
                            <a:off x="0" y="0"/>
                            <a:ext cx="1080000" cy="1175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I]</w:t>
            </w:r>
          </w:p>
        </w:tc>
        <w:tc>
          <w:tcPr>
            <w:tcW w:w="2268" w:type="dxa"/>
          </w:tcPr>
          <w:p w14:paraId="6170C221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3DD45B08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16B52317" w14:textId="77777777" w:rsidR="00F94BF9" w:rsidRDefault="00F94BF9" w:rsidP="003142B2">
            <w:pPr>
              <w:jc w:val="center"/>
            </w:pPr>
          </w:p>
        </w:tc>
      </w:tr>
      <w:tr w:rsidR="00F94BF9" w14:paraId="0A605C8B" w14:textId="77777777" w:rsidTr="00210AD4">
        <w:tc>
          <w:tcPr>
            <w:tcW w:w="649" w:type="dxa"/>
          </w:tcPr>
          <w:p w14:paraId="04F8E221" w14:textId="77777777" w:rsidR="00F94BF9" w:rsidRDefault="00F94BF9" w:rsidP="003142B2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5B07B233" w14:textId="77777777" w:rsidR="00F94BF9" w:rsidRDefault="00F94BF9" w:rsidP="003142B2">
            <w:pPr>
              <w:jc w:val="center"/>
            </w:pPr>
            <w:r>
              <w:t>HBPY-9</w:t>
            </w:r>
          </w:p>
        </w:tc>
        <w:tc>
          <w:tcPr>
            <w:tcW w:w="920" w:type="dxa"/>
          </w:tcPr>
          <w:p w14:paraId="514C40CB" w14:textId="77777777" w:rsidR="00F94BF9" w:rsidRDefault="00F94BF9" w:rsidP="003142B2"/>
        </w:tc>
        <w:tc>
          <w:tcPr>
            <w:tcW w:w="1794" w:type="dxa"/>
          </w:tcPr>
          <w:p w14:paraId="755E85A8" w14:textId="77777777" w:rsidR="00F94BF9" w:rsidRDefault="00F94BF9" w:rsidP="003142B2">
            <w:r>
              <w:t>heptagonal bipyramid</w:t>
            </w:r>
          </w:p>
        </w:tc>
        <w:tc>
          <w:tcPr>
            <w:tcW w:w="1986" w:type="dxa"/>
          </w:tcPr>
          <w:p w14:paraId="463A7D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J]</w:t>
            </w:r>
          </w:p>
        </w:tc>
        <w:tc>
          <w:tcPr>
            <w:tcW w:w="2268" w:type="dxa"/>
          </w:tcPr>
          <w:p w14:paraId="4CDB979D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F54379B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CE5F96A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360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1≤n≤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≈51.428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 xml:space="preserve">102.857,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154.286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205.714°</m:t>
                </m:r>
              </m:oMath>
            </m:oMathPara>
          </w:p>
        </w:tc>
        <w:tc>
          <w:tcPr>
            <w:tcW w:w="1559" w:type="dxa"/>
          </w:tcPr>
          <w:p w14:paraId="1D9E5BFC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F3B8B6A" w14:textId="77777777" w:rsidR="00F94BF9" w:rsidRDefault="00F94BF9" w:rsidP="003142B2">
            <w:pPr>
              <w:jc w:val="center"/>
            </w:pPr>
          </w:p>
        </w:tc>
      </w:tr>
      <w:tr w:rsidR="00F94BF9" w14:paraId="5045FDBD" w14:textId="77777777" w:rsidTr="00210AD4">
        <w:tc>
          <w:tcPr>
            <w:tcW w:w="649" w:type="dxa"/>
          </w:tcPr>
          <w:p w14:paraId="2DCAFDB7" w14:textId="77777777" w:rsidR="00F94BF9" w:rsidRDefault="00F94BF9" w:rsidP="003142B2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5F741851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03D5B62B" w14:textId="77777777" w:rsidR="00F94BF9" w:rsidRDefault="00F94BF9" w:rsidP="003142B2">
            <w:r>
              <w:t>CSA</w:t>
            </w:r>
          </w:p>
        </w:tc>
        <w:tc>
          <w:tcPr>
            <w:tcW w:w="1794" w:type="dxa"/>
          </w:tcPr>
          <w:p w14:paraId="38BA41D3" w14:textId="77777777" w:rsidR="00F94BF9" w:rsidRPr="00714177" w:rsidRDefault="00F94BF9" w:rsidP="003142B2">
            <w:pPr>
              <w:rPr>
                <w:rFonts w:ascii="Trebuchet MS" w:hAnsi="Trebuchet MS"/>
                <w:color w:val="000000"/>
                <w:sz w:val="19"/>
                <w:szCs w:val="19"/>
              </w:rPr>
            </w:pPr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Square antiprism, </w:t>
            </w:r>
            <w:proofErr w:type="gramStart"/>
            <w:r>
              <w:rPr>
                <w:rFonts w:ascii="Trebuchet MS" w:hAnsi="Trebuchet MS"/>
                <w:color w:val="000000"/>
                <w:sz w:val="19"/>
                <w:szCs w:val="19"/>
              </w:rPr>
              <w:t>square-face</w:t>
            </w:r>
            <w:proofErr w:type="gramEnd"/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 monocapped</w:t>
            </w:r>
          </w:p>
        </w:tc>
        <w:tc>
          <w:tcPr>
            <w:tcW w:w="1986" w:type="dxa"/>
          </w:tcPr>
          <w:p w14:paraId="5C7C09F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E657F8C" wp14:editId="46DB1C6A">
                  <wp:extent cx="1080000" cy="1233486"/>
                  <wp:effectExtent l="0" t="0" r="6350" b="508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921" t="3489" r="20144" b="6727"/>
                          <a:stretch/>
                        </pic:blipFill>
                        <pic:spPr bwMode="auto">
                          <a:xfrm>
                            <a:off x="0" y="0"/>
                            <a:ext cx="1080000" cy="12334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D96A85D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37C5BFA4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855D7D6" w14:textId="77777777" w:rsidR="00F94BF9" w:rsidRDefault="00F94BF9" w:rsidP="003142B2">
            <w:pPr>
              <w:jc w:val="center"/>
            </w:pPr>
          </w:p>
        </w:tc>
      </w:tr>
    </w:tbl>
    <w:p w14:paraId="28242310" w14:textId="77777777" w:rsidR="0075217A" w:rsidRDefault="0075217A" w:rsidP="00F94BF9"/>
    <w:p w14:paraId="0D61E9C4" w14:textId="77777777" w:rsidR="00F94BF9" w:rsidRDefault="00F94BF9" w:rsidP="00F94BF9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48"/>
        <w:gridCol w:w="3246"/>
        <w:gridCol w:w="2474"/>
        <w:gridCol w:w="1956"/>
        <w:gridCol w:w="1871"/>
      </w:tblGrid>
      <w:tr w:rsidR="004B232C" w14:paraId="05897D28" w14:textId="77777777" w:rsidTr="00F94BF9">
        <w:trPr>
          <w:trHeight w:val="1975"/>
          <w:jc w:val="center"/>
        </w:trPr>
        <w:tc>
          <w:tcPr>
            <w:tcW w:w="0" w:type="auto"/>
          </w:tcPr>
          <w:p w14:paraId="0051CC97" w14:textId="77777777" w:rsidR="00F94BF9" w:rsidRDefault="00F94BF9" w:rsidP="00F94BF9">
            <w:pPr>
              <w:jc w:val="center"/>
            </w:pPr>
            <w:r>
              <w:lastRenderedPageBreak/>
              <w:t>[A]</w:t>
            </w:r>
          </w:p>
          <w:p w14:paraId="5D225BCD" w14:textId="77777777" w:rsidR="00F94BF9" w:rsidRDefault="00F94BF9" w:rsidP="00F94BF9">
            <w:pPr>
              <w:jc w:val="center"/>
            </w:pPr>
            <w:r w:rsidRPr="00511063">
              <w:rPr>
                <w:noProof/>
              </w:rPr>
              <w:drawing>
                <wp:inline distT="0" distB="0" distL="0" distR="0" wp14:anchorId="5EDDE067" wp14:editId="00F6BDB7">
                  <wp:extent cx="1544348" cy="1080000"/>
                  <wp:effectExtent l="0" t="0" r="0" b="635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44348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0A28A1FE" w14:textId="77777777" w:rsidR="00F94BF9" w:rsidRDefault="00F94BF9" w:rsidP="00F94BF9">
            <w:pPr>
              <w:jc w:val="center"/>
            </w:pPr>
            <w:r>
              <w:t>[B]</w:t>
            </w:r>
          </w:p>
          <w:p w14:paraId="53DB38F5" w14:textId="77777777" w:rsidR="00F94BF9" w:rsidRDefault="00F94BF9" w:rsidP="00F94BF9">
            <w:pPr>
              <w:jc w:val="center"/>
            </w:pPr>
            <w:r w:rsidRPr="00C243FC">
              <w:rPr>
                <w:noProof/>
              </w:rPr>
              <w:drawing>
                <wp:inline distT="0" distB="0" distL="0" distR="0" wp14:anchorId="14D8D758" wp14:editId="5DCA17D8">
                  <wp:extent cx="1920000" cy="1080000"/>
                  <wp:effectExtent l="0" t="0" r="4445" b="635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C24E4E0" w14:textId="77777777" w:rsidR="00F94BF9" w:rsidRDefault="00F94BF9" w:rsidP="00F94BF9">
            <w:pPr>
              <w:jc w:val="center"/>
            </w:pPr>
            <w:r>
              <w:t>[C]</w:t>
            </w:r>
          </w:p>
          <w:p w14:paraId="4E6D1EFF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D01ACBF" wp14:editId="344CF381">
                  <wp:extent cx="803001" cy="1080000"/>
                  <wp:effectExtent l="0" t="0" r="0" b="635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6"/>
                          <a:srcRect t="15995"/>
                          <a:stretch/>
                        </pic:blipFill>
                        <pic:spPr bwMode="auto">
                          <a:xfrm>
                            <a:off x="0" y="0"/>
                            <a:ext cx="803001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4B4AEA43" w14:textId="77777777" w:rsidR="00F94BF9" w:rsidRDefault="00F94BF9" w:rsidP="00F94BF9">
            <w:pPr>
              <w:jc w:val="center"/>
            </w:pPr>
            <w:r>
              <w:t>[D]</w:t>
            </w:r>
          </w:p>
          <w:p w14:paraId="1409ED13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72666B8" wp14:editId="673F65ED">
                  <wp:extent cx="1051488" cy="1080000"/>
                  <wp:effectExtent l="0" t="0" r="0" b="635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BD8B87C" w14:textId="77777777" w:rsidR="00F94BF9" w:rsidRDefault="00F94BF9" w:rsidP="00F94BF9">
            <w:pPr>
              <w:jc w:val="center"/>
            </w:pPr>
            <w:r>
              <w:t>[E]</w:t>
            </w:r>
          </w:p>
          <w:p w14:paraId="242A4AEF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6362113" wp14:editId="659F7F8F">
                  <wp:extent cx="1051488" cy="1080000"/>
                  <wp:effectExtent l="0" t="0" r="0" b="635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94BF9" w14:paraId="2B0C88A3" w14:textId="77777777" w:rsidTr="00AA20D3">
        <w:trPr>
          <w:trHeight w:val="2101"/>
          <w:jc w:val="center"/>
        </w:trPr>
        <w:tc>
          <w:tcPr>
            <w:tcW w:w="0" w:type="auto"/>
          </w:tcPr>
          <w:p w14:paraId="06932234" w14:textId="77777777" w:rsidR="00F94BF9" w:rsidRPr="00511063" w:rsidRDefault="00F94BF9" w:rsidP="00F94BF9">
            <w:pPr>
              <w:jc w:val="center"/>
              <w:rPr>
                <w:noProof/>
              </w:rPr>
            </w:pPr>
            <w:r>
              <w:t>[F]</w:t>
            </w:r>
          </w:p>
          <w:p w14:paraId="5593E0FB" w14:textId="77777777" w:rsidR="00F94BF9" w:rsidRPr="00511063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2ED90DA" wp14:editId="5EDAD75B">
                  <wp:extent cx="1051488" cy="1080000"/>
                  <wp:effectExtent l="0" t="0" r="0" b="6350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252AF0F3" w14:textId="77777777" w:rsidR="00F94BF9" w:rsidRPr="00C243FC" w:rsidRDefault="00F94BF9" w:rsidP="00F94BF9">
            <w:pPr>
              <w:jc w:val="center"/>
              <w:rPr>
                <w:noProof/>
              </w:rPr>
            </w:pPr>
            <w:r>
              <w:t>[G]</w:t>
            </w:r>
          </w:p>
          <w:p w14:paraId="7B6A661A" w14:textId="77777777" w:rsidR="00F94BF9" w:rsidRPr="00C243FC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0C84A7F0" wp14:editId="582B488D">
                  <wp:extent cx="727274" cy="1080000"/>
                  <wp:effectExtent l="0" t="0" r="0" b="635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7274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3BDBECC1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H]</w:t>
            </w:r>
          </w:p>
          <w:p w14:paraId="7F1684F2" w14:textId="77777777" w:rsidR="00F94BF9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0F8B2311" wp14:editId="67CCEE7B">
                  <wp:extent cx="1434462" cy="1080000"/>
                  <wp:effectExtent l="0" t="0" r="0" b="635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446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DF73A24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I]</w:t>
            </w:r>
          </w:p>
          <w:p w14:paraId="307E453B" w14:textId="77777777" w:rsidR="00F94BF9" w:rsidRDefault="00F94BF9" w:rsidP="00F94BF9">
            <w:pPr>
              <w:jc w:val="center"/>
              <w:rPr>
                <w:noProof/>
              </w:rPr>
            </w:pPr>
            <w:r w:rsidRPr="00ED1D1E">
              <w:rPr>
                <w:noProof/>
              </w:rPr>
              <w:drawing>
                <wp:inline distT="0" distB="0" distL="0" distR="0" wp14:anchorId="3BE5E470" wp14:editId="7D796AE9">
                  <wp:extent cx="1097212" cy="1080000"/>
                  <wp:effectExtent l="0" t="0" r="8255" b="635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9721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732AD37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J]</w:t>
            </w:r>
          </w:p>
          <w:p w14:paraId="6E2C0D71" w14:textId="77777777" w:rsidR="00F94BF9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36075EC3" wp14:editId="53CB2AE4">
                  <wp:extent cx="750885" cy="1080000"/>
                  <wp:effectExtent l="0" t="0" r="0" b="635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41"/>
                          <a:srcRect t="17975"/>
                          <a:stretch/>
                        </pic:blipFill>
                        <pic:spPr bwMode="auto">
                          <a:xfrm>
                            <a:off x="0" y="0"/>
                            <a:ext cx="750885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E28DF0" w14:textId="77777777" w:rsidR="00F94BF9" w:rsidRDefault="00F94BF9" w:rsidP="00F94BF9"/>
    <w:p w14:paraId="006BF6ED" w14:textId="77777777" w:rsidR="0075217A" w:rsidRDefault="0075217A" w:rsidP="0075217A"/>
    <w:p w14:paraId="48EC8131" w14:textId="77777777" w:rsidR="00F94BF9" w:rsidRPr="0075217A" w:rsidRDefault="00F94BF9" w:rsidP="0075217A">
      <w:pPr>
        <w:sectPr w:rsidR="00F94BF9" w:rsidRPr="0075217A" w:rsidSect="0075217A">
          <w:footerReference w:type="default" r:id="rId42"/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34251D41" w14:textId="77777777" w:rsidR="00F34BC0" w:rsidRDefault="00F34BC0" w:rsidP="00F34BC0">
      <w:pPr>
        <w:pStyle w:val="Heading1"/>
      </w:pPr>
      <w:r>
        <w:lastRenderedPageBreak/>
        <w:t xml:space="preserve">Coordination Polyhedra - structural </w:t>
      </w:r>
      <w:r w:rsidR="00F11FDB">
        <w:t>indices</w:t>
      </w:r>
      <w:r>
        <w:t xml:space="preserve"> </w:t>
      </w:r>
      <w:r>
        <w:fldChar w:fldCharType="begin">
          <w:fldData xml:space="preserve">PEVuZE5vdGU+PENpdGU+PEF1dGhvcj5BZGRpc29uPC9BdXRob3I+PFllYXI+MTk4NDwvWWVhcj48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</w:fldData>
        </w:fldChar>
      </w:r>
      <w:r w:rsidR="0075217A">
        <w:instrText xml:space="preserve"> ADDIN EN.CITE </w:instrText>
      </w:r>
      <w:r w:rsidR="0075217A">
        <w:fldChar w:fldCharType="begin">
          <w:fldData xml:space="preserve">PEVuZE5vdGU+PENpdGU+PEF1dGhvcj5BZGRpc29uPC9BdXRob3I+PFllYXI+MTk4NDwvWWVhcj48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</w:fldData>
        </w:fldChar>
      </w:r>
      <w:r w:rsidR="0075217A">
        <w:instrText xml:space="preserve"> ADDIN EN.CITE.DATA </w:instrText>
      </w:r>
      <w:r w:rsidR="0075217A">
        <w:fldChar w:fldCharType="end"/>
      </w:r>
      <w:r>
        <w:fldChar w:fldCharType="separate"/>
      </w:r>
      <w:r w:rsidR="0075217A">
        <w:rPr>
          <w:noProof/>
        </w:rPr>
        <w:t>[6-12]</w:t>
      </w:r>
      <w:r>
        <w:fldChar w:fldCharType="end"/>
      </w:r>
    </w:p>
    <w:p w14:paraId="0EE00D80" w14:textId="77777777" w:rsidR="007A014B" w:rsidRDefault="007A014B"/>
    <w:p w14:paraId="44729488" w14:textId="77777777" w:rsidR="00F34BC0" w:rsidRDefault="00AA20D3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="00634845">
        <w:rPr>
          <w:rFonts w:eastAsiaTheme="minorEastAsia"/>
        </w:rPr>
        <w:t xml:space="preserve"> for five-coordinated compounds </w:t>
      </w:r>
      <w:r w:rsidR="00634845">
        <w:rPr>
          <w:rFonts w:eastAsiaTheme="minorEastAsia"/>
        </w:rPr>
        <w:fldChar w:fldCharType="begin"/>
      </w:r>
      <w:r w:rsidR="0075217A">
        <w:rPr>
          <w:rFonts w:eastAsiaTheme="minorEastAsia"/>
        </w:rPr>
        <w:instrText xml:space="preserve"> ADDIN EN.CITE &lt;EndNote&gt;&lt;Cite&gt;&lt;Author&gt;Addison&lt;/Author&gt;&lt;Year&gt;1984&lt;/Year&gt;&lt;RecNum&gt;31&lt;/RecNum&gt;&lt;DisplayText&gt;[6]&lt;/DisplayText&gt;&lt;record&gt;&lt;rec-number&gt;31&lt;/rec-number&gt;&lt;foreign-keys&gt;&lt;key app="EN" db-id="0swr0sa5iwsaszeftwnvwaxodr2z05t9pesv" timestamp="1584228106"&gt;31&lt;/key&gt;&lt;/foreign-keys&gt;&lt;ref-type name="Journal Article"&gt;17&lt;/ref-type&gt;&lt;contributors&gt;&lt;authors&gt;&lt;author&gt;Addison, Anthony W.&lt;/author&gt;&lt;author&gt;Rao, T. Nageswara&lt;/author&gt;&lt;author&gt;Reedijk, Jan&lt;/author&gt;&lt;author&gt;van Rijn, Jacobus&lt;/author&gt;&lt;author&gt;Verschoor, Gerrit C.&lt;/author&gt;&lt;/authors&gt;&lt;/contributors&gt;&lt;titles&gt;&lt;title&gt;Synthesis, structure, and spectroscopic properties of copper(II) compounds containing nitrogen–sulphur donor ligands; the crystal and molecular structure of aqua[1,7-bis(N-methylbenzimidazol-2′-yl)-2,6-dithiaheptane]copper(II) perchlorate&lt;/title&gt;&lt;secondary-title&gt;Journal of the Chemical Society, Dalton Transactions&lt;/secondary-title&gt;&lt;/titles&gt;&lt;periodical&gt;&lt;full-title&gt;Journal of the Chemical Society, Dalton Transactions&lt;/full-title&gt;&lt;/periodical&gt;&lt;pages&gt;1349-1356&lt;/pages&gt;&lt;number&gt;7&lt;/number&gt;&lt;dates&gt;&lt;year&gt;1984&lt;/year&gt;&lt;/dates&gt;&lt;publisher&gt;The Royal Society of Chemistry&lt;/publisher&gt;&lt;isbn&gt;0300-9246&lt;/isbn&gt;&lt;work-type&gt;10.1039/DT9840001349&lt;/work-type&gt;&lt;urls&gt;&lt;related-urls&gt;&lt;url&gt;http://dx.doi.org/10.1039/DT9840001349&lt;/url&gt;&lt;/related-urls&gt;&lt;/urls&gt;&lt;electronic-resource-num&gt;10.1039/DT9840001349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75217A">
        <w:rPr>
          <w:rFonts w:eastAsiaTheme="minorEastAsia"/>
          <w:noProof/>
        </w:rPr>
        <w:t>[6]</w:t>
      </w:r>
      <w:r w:rsidR="00634845">
        <w:rPr>
          <w:rFonts w:eastAsiaTheme="minorEastAsia"/>
        </w:rPr>
        <w:fldChar w:fldCharType="end"/>
      </w:r>
    </w:p>
    <w:p w14:paraId="7AB9059C" w14:textId="77777777" w:rsidR="00634845" w:rsidRDefault="00634845" w:rsidP="00634845">
      <w:pPr>
        <w:rPr>
          <w:rFonts w:eastAsiaTheme="minorEastAsia"/>
        </w:rPr>
      </w:pPr>
      <w:r>
        <w:t xml:space="preserve">Take the two largest valence angles in the compounds, such that </w:t>
      </w:r>
      <m:oMath>
        <m:r>
          <w:rPr>
            <w:rFonts w:ascii="Cambria Math" w:hAnsi="Cambria Math"/>
          </w:rPr>
          <m:t>β&gt;α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</m:oMath>
      <w:r>
        <w:rPr>
          <w:rFonts w:eastAsiaTheme="minorEastAsia"/>
        </w:rPr>
        <w:t xml:space="preserve"> indicates whether the structure is square pyramida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>) , trigonal bipyramidal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) or somewhere in between:</w:t>
      </w:r>
    </w:p>
    <w:p w14:paraId="27193A91" w14:textId="77777777" w:rsidR="00634845" w:rsidRDefault="00AA20D3" w:rsidP="00634845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β-α</m:t>
              </m:r>
            </m:num>
            <m:den>
              <m:r>
                <w:rPr>
                  <w:rFonts w:ascii="Cambria Math" w:hAnsi="Cambria Math"/>
                </w:rPr>
                <m:t>60°</m:t>
              </m:r>
            </m:den>
          </m:f>
        </m:oMath>
      </m:oMathPara>
    </w:p>
    <w:p w14:paraId="0DE8A120" w14:textId="77777777" w:rsidR="00550426" w:rsidRDefault="00550426" w:rsidP="002E4ECD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16"/>
        <w:gridCol w:w="1719"/>
        <w:gridCol w:w="2586"/>
        <w:gridCol w:w="1795"/>
      </w:tblGrid>
      <w:tr w:rsidR="00550426" w14:paraId="62B6EACA" w14:textId="77777777" w:rsidTr="00550426"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3079F0F0" w14:textId="77777777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43954AE" wp14:editId="1672679D">
                  <wp:extent cx="1714500" cy="1390650"/>
                  <wp:effectExtent l="0" t="0" r="0" b="0"/>
                  <wp:docPr id="8" name="Picture 8" descr="Square 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Square 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390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11CF663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Square pyramidal geometry</w:t>
            </w:r>
          </w:p>
          <w:p w14:paraId="5F250D94" w14:textId="7777777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α=π</m:t>
                </m:r>
              </m:oMath>
            </m:oMathPara>
          </w:p>
          <w:p w14:paraId="2B86C9E6" w14:textId="77777777" w:rsidR="00550426" w:rsidRDefault="00AA20D3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0</m:t>
                </m:r>
              </m:oMath>
            </m:oMathPara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CFC3BF1" w14:textId="77777777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DFDA1B1" wp14:editId="4630CADB">
                  <wp:extent cx="1504950" cy="1714500"/>
                  <wp:effectExtent l="0" t="0" r="0" b="0"/>
                  <wp:docPr id="9" name="Picture 9" descr="Trigonal bi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Trigonal bi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4950" cy="1714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3948004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Trigonal bipyramidal geometry</w:t>
            </w:r>
          </w:p>
          <w:p w14:paraId="12FFEFD9" w14:textId="7777777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π,α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2π</m:t>
                    </m:r>
                  </m:num>
                  <m:den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3</m:t>
                    </m:r>
                  </m:den>
                </m:f>
              </m:oMath>
            </m:oMathPara>
          </w:p>
          <w:p w14:paraId="7FA11BDD" w14:textId="77777777" w:rsidR="00550426" w:rsidRPr="00550426" w:rsidRDefault="00AA20D3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1</m:t>
                </m:r>
              </m:oMath>
            </m:oMathPara>
          </w:p>
        </w:tc>
      </w:tr>
    </w:tbl>
    <w:p w14:paraId="1E5A2AD1" w14:textId="77777777" w:rsidR="00550426" w:rsidRDefault="00550426" w:rsidP="002E4ECD">
      <w:pPr>
        <w:jc w:val="center"/>
      </w:pPr>
    </w:p>
    <w:p w14:paraId="042948D4" w14:textId="77777777" w:rsidR="00F34BC0" w:rsidRDefault="00F34BC0"/>
    <w:p w14:paraId="3EDBA9A2" w14:textId="77777777" w:rsidR="00634845" w:rsidRDefault="00AA20D3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for four-coordinated compounds </w:t>
      </w:r>
      <w:r w:rsidR="00634845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3LCA4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75217A">
        <w:rPr>
          <w:rFonts w:eastAsiaTheme="minorEastAsia"/>
        </w:rPr>
        <w:instrText xml:space="preserve"> ADDIN EN.CITE </w:instrText>
      </w:r>
      <w:r w:rsidR="0075217A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3LCA4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75217A">
        <w:rPr>
          <w:rFonts w:eastAsiaTheme="minorEastAsia"/>
        </w:rPr>
        <w:instrText xml:space="preserve"> ADDIN EN.CITE.DATA </w:instrText>
      </w:r>
      <w:r w:rsidR="0075217A">
        <w:rPr>
          <w:rFonts w:eastAsiaTheme="minorEastAsia"/>
        </w:rPr>
      </w:r>
      <w:r w:rsidR="0075217A">
        <w:rPr>
          <w:rFonts w:eastAsiaTheme="minorEastAsia"/>
        </w:rPr>
        <w:fldChar w:fldCharType="end"/>
      </w:r>
      <w:r w:rsidR="00634845">
        <w:rPr>
          <w:rFonts w:eastAsiaTheme="minorEastAsia"/>
        </w:rPr>
      </w:r>
      <w:r w:rsidR="00634845">
        <w:rPr>
          <w:rFonts w:eastAsiaTheme="minorEastAsia"/>
        </w:rPr>
        <w:fldChar w:fldCharType="separate"/>
      </w:r>
      <w:r w:rsidR="0075217A">
        <w:rPr>
          <w:rFonts w:eastAsiaTheme="minorEastAsia"/>
          <w:noProof/>
        </w:rPr>
        <w:t>[7, 8]</w:t>
      </w:r>
      <w:r w:rsidR="00634845">
        <w:rPr>
          <w:rFonts w:eastAsiaTheme="minorEastAsia"/>
        </w:rPr>
        <w:fldChar w:fldCharType="end"/>
      </w:r>
    </w:p>
    <w:p w14:paraId="0C0783AC" w14:textId="77777777" w:rsidR="00634845" w:rsidRDefault="00634845">
      <w:pPr>
        <w:rPr>
          <w:rFonts w:eastAsiaTheme="minorEastAsia"/>
        </w:rPr>
      </w:pPr>
      <w:r>
        <w:t xml:space="preserve">For four coordinate structures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rPr>
          <w:rFonts w:eastAsiaTheme="minorEastAsia"/>
        </w:rPr>
        <w:t xml:space="preserve"> parameter was developed. If the structure is square planar, the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>
        <w:rPr>
          <w:rFonts w:eastAsiaTheme="minorEastAsia"/>
        </w:rPr>
        <w:t xml:space="preserve">, while for tetrahedral structure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:</w:t>
      </w:r>
    </w:p>
    <w:p w14:paraId="17530C78" w14:textId="77777777" w:rsidR="00634845" w:rsidRDefault="00AA20D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360°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α+β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360°-2θ</m:t>
              </m:r>
            </m:den>
          </m:f>
        </m:oMath>
      </m:oMathPara>
    </w:p>
    <w:p w14:paraId="681206CC" w14:textId="77777777" w:rsidR="00634845" w:rsidRDefault="00634845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α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>
        <w:rPr>
          <w:rFonts w:eastAsiaTheme="minorEastAsia"/>
        </w:rPr>
        <w:t xml:space="preserve"> are like before, and </w:t>
      </w:r>
      <m:oMath>
        <m:r>
          <w:rPr>
            <w:rFonts w:ascii="Cambria Math" w:eastAsiaTheme="minorEastAsia" w:hAnsi="Cambria Math"/>
          </w:rPr>
          <m:t>θ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os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p>
                <m:r>
                  <w:rPr>
                    <w:rFonts w:ascii="Cambria Math" w:eastAsiaTheme="minorEastAsia" w:hAnsi="Cambria Math"/>
                  </w:rPr>
                  <m:t>-1</m:t>
                </m:r>
                <m:ctrlPr>
                  <w:rPr>
                    <w:rFonts w:ascii="Cambria Math" w:eastAsiaTheme="minorEastAsia" w:hAnsi="Cambria Math"/>
                  </w:rPr>
                </m:ctrlPr>
              </m:sup>
            </m:sSup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</m:e>
            </m:d>
            <m:ctrlPr>
              <w:rPr>
                <w:rFonts w:ascii="Cambria Math" w:hAnsi="Cambria Math"/>
                <w:i/>
              </w:rPr>
            </m:ctrlPr>
          </m:e>
        </m:func>
        <m:r>
          <w:rPr>
            <w:rFonts w:ascii="Cambria Math" w:hAnsi="Cambria Math"/>
          </w:rPr>
          <m:t>≈109.5°</m:t>
        </m:r>
      </m:oMath>
    </w:p>
    <w:p w14:paraId="169BAA96" w14:textId="77777777" w:rsidR="00634845" w:rsidRPr="00634845" w:rsidRDefault="002E4ECD" w:rsidP="00634845">
      <w:pPr>
        <w:rPr>
          <w:rFonts w:eastAsiaTheme="minorEastAsia"/>
        </w:rPr>
      </w:pPr>
      <w:r w:rsidRPr="00634845">
        <w:rPr>
          <w:rFonts w:eastAsiaTheme="minorEastAsia"/>
        </w:rPr>
        <w:t>Unfortunately,</w:t>
      </w:r>
      <w:r w:rsidR="00634845" w:rsidRPr="00634845">
        <w:rPr>
          <w:rFonts w:eastAsiaTheme="minorEastAsia"/>
        </w:rPr>
        <w:t xml:space="preserve"> the above formula does not distinguish </w:t>
      </w:r>
      <m:oMath>
        <m:r>
          <w:rPr>
            <w:rFonts w:ascii="Cambria Math" w:eastAsiaTheme="minorEastAsia" w:hAnsi="Cambria Math"/>
          </w:rPr>
          <m:t>α</m:t>
        </m:r>
      </m:oMath>
      <w:r w:rsidR="00634845" w:rsidRPr="00634845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angles, so structures of significantly different geometries can have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 xml:space="preserve">similar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 w:rsidRPr="00634845">
        <w:rPr>
          <w:rFonts w:eastAsiaTheme="minorEastAsia"/>
        </w:rPr>
        <w:t xml:space="preserve"> value</w:t>
      </w:r>
      <w:r w:rsidR="00634845">
        <w:rPr>
          <w:rFonts w:eastAsiaTheme="minorEastAsia"/>
        </w:rPr>
        <w:t>s</w:t>
      </w:r>
      <w:r w:rsidR="00634845" w:rsidRPr="00634845">
        <w:rPr>
          <w:rFonts w:eastAsiaTheme="minorEastAsia"/>
        </w:rPr>
        <w:t>. To overcome this issue, another structural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index parameter</w:t>
      </w:r>
      <w:r w:rsidR="00634845">
        <w:rPr>
          <w:rFonts w:eastAsiaTheme="minorEastAsia"/>
        </w:rPr>
        <w:t xml:space="preserve"> was proposed</w:t>
      </w:r>
      <w:r w:rsidR="00634845">
        <w:rPr>
          <w:rFonts w:eastAsiaTheme="minorEastAsia"/>
        </w:rPr>
        <w:fldChar w:fldCharType="begin"/>
      </w:r>
      <w:r w:rsidR="0075217A">
        <w:rPr>
          <w:rFonts w:eastAsiaTheme="minorEastAsia"/>
        </w:rPr>
        <w:instrText xml:space="preserve"> ADDIN EN.CITE &lt;EndNote&gt;&lt;Cite&gt;&lt;Author&gt;Okuniewski&lt;/Author&gt;&lt;Year&gt;2015&lt;/Year&gt;&lt;RecNum&gt;29&lt;/RecNum&gt;&lt;DisplayText&gt;[8]&lt;/DisplayText&gt;&lt;record&gt;&lt;rec-number&gt;29&lt;/rec-number&gt;&lt;foreign-keys&gt;&lt;key app="EN" db-id="0swr0sa5iwsaszeftwnvwaxodr2z05t9pesv" timestamp="1584228100"&gt;29&lt;/key&gt;&lt;/foreign-keys&gt;&lt;ref-type name="Journal Article"&gt;17&lt;/ref-type&gt;&lt;contributors&gt;&lt;authors&gt;&lt;author&gt;Okuniewski, Andrzej&lt;/author&gt;&lt;author&gt;Rosiak, Damian&lt;/author&gt;&lt;author&gt;Chojnacki, Jarosław&lt;/author&gt;&lt;author&gt;Becker, Barbara&lt;/author&gt;&lt;/authors&gt;&lt;/contributors&gt;&lt;titles&gt;&lt;title&gt;Coordination polymers and molecular structures among complexes of mercury(II) halides with selected 1-benzoylthioureas&lt;/title&gt;&lt;secondary-title&gt;Polyhedron&lt;/secondary-title&gt;&lt;/titles&gt;&lt;periodical&gt;&lt;full-title&gt;Polyhedron&lt;/full-title&gt;&lt;/periodical&gt;&lt;pages&gt;47-57&lt;/pages&gt;&lt;volume&gt;90&lt;/volume&gt;&lt;keywords&gt;&lt;keyword&gt;Mercury complexes&lt;/keyword&gt;&lt;keyword&gt;Coordination polymers&lt;/keyword&gt;&lt;keyword&gt;Benzoylthioureas&lt;/keyword&gt;&lt;keyword&gt;Coordination center geometry&lt;/keyword&gt;&lt;keyword&gt;Rod group symmetry&lt;/keyword&gt;&lt;/keywords&gt;&lt;dates&gt;&lt;year&gt;2015&lt;/year&gt;&lt;pub-dates&gt;&lt;date&gt;2015/04/18/&lt;/date&gt;&lt;/pub-dates&gt;&lt;/dates&gt;&lt;isbn&gt;0277-5387&lt;/isbn&gt;&lt;urls&gt;&lt;related-urls&gt;&lt;url&gt;http://www.sciencedirect.com/science/article/pii/S0277538715000625&lt;/url&gt;&lt;/related-urls&gt;&lt;/urls&gt;&lt;electronic-resource-num&gt;https://doi.org/10.1016/j.poly.2015.01.035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75217A">
        <w:rPr>
          <w:rFonts w:eastAsiaTheme="minorEastAsia"/>
          <w:noProof/>
        </w:rPr>
        <w:t>[8]</w:t>
      </w:r>
      <w:r w:rsidR="00634845">
        <w:rPr>
          <w:rFonts w:eastAsiaTheme="minorEastAsia"/>
        </w:rPr>
        <w:fldChar w:fldCharType="end"/>
      </w:r>
      <w:r w:rsidR="00634845">
        <w:rPr>
          <w:rFonts w:eastAsiaTheme="minorEastAsia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</m:oMath>
      <w:r w:rsidR="00634845">
        <w:rPr>
          <w:rFonts w:eastAsiaTheme="minorEastAsia"/>
        </w:rPr>
        <w:t xml:space="preserve">, that adopts values similar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but differentiated better the examined structures (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r>
          <w:rPr>
            <w:rFonts w:ascii="Cambria Math" w:eastAsiaTheme="minorEastAsia" w:hAnsi="Cambria Math"/>
          </w:rPr>
          <m:t>≤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>
        <w:rPr>
          <w:rFonts w:eastAsiaTheme="minorEastAsia"/>
        </w:rPr>
        <w:t>):</w:t>
      </w:r>
    </w:p>
    <w:p w14:paraId="6CEBF43D" w14:textId="77777777" w:rsidR="002E4ECD" w:rsidRPr="00550426" w:rsidRDefault="00AA20D3" w:rsidP="002E4ECD">
      <w:pPr>
        <w:jc w:val="center"/>
        <w:rPr>
          <w:rFonts w:eastAsiaTheme="minorEastAsia"/>
        </w:rPr>
      </w:pPr>
      <m:oMathPara>
        <m:oMath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-α</m:t>
              </m:r>
            </m:num>
            <m:den>
              <m:r>
                <w:rPr>
                  <w:rFonts w:ascii="Cambria Math" w:eastAsiaTheme="minorEastAsia" w:hAnsi="Cambria Math"/>
                </w:rPr>
                <m:t>360°-θ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80°-β</m:t>
              </m:r>
            </m:num>
            <m:den>
              <m:r>
                <w:rPr>
                  <w:rFonts w:ascii="Cambria Math" w:eastAsiaTheme="minorEastAsia" w:hAnsi="Cambria Math"/>
                </w:rPr>
                <m:t>180°-θ</m:t>
              </m:r>
            </m:den>
          </m:f>
        </m:oMath>
      </m:oMathPara>
    </w:p>
    <w:p w14:paraId="3305A765" w14:textId="77777777" w:rsidR="00550426" w:rsidRDefault="003F2BDB" w:rsidP="003F2BDB">
      <w:pPr>
        <w:rPr>
          <w:rFonts w:eastAsiaTheme="minorEastAsia"/>
        </w:rPr>
      </w:pPr>
      <w:r>
        <w:rPr>
          <w:rFonts w:eastAsiaTheme="minorEastAsia"/>
        </w:rPr>
        <w:t xml:space="preserve">In this expression </w:t>
      </w:r>
      <m:oMath>
        <m:r>
          <w:rPr>
            <w:rFonts w:ascii="Cambria Math" w:eastAsiaTheme="minorEastAsia" w:hAnsi="Cambria Math"/>
          </w:rPr>
          <m:t>β&gt;α</m:t>
        </m:r>
      </m:oMath>
      <w:r w:rsidRPr="003F2BDB">
        <w:rPr>
          <w:rFonts w:eastAsiaTheme="minorEastAsia"/>
        </w:rPr>
        <w:t xml:space="preserve"> are the two greatest valence angles of </w:t>
      </w:r>
      <w:r>
        <w:rPr>
          <w:rFonts w:eastAsiaTheme="minorEastAsia"/>
        </w:rPr>
        <w:t xml:space="preserve">the </w:t>
      </w:r>
      <w:r w:rsidRPr="003F2BDB">
        <w:rPr>
          <w:rFonts w:eastAsiaTheme="minorEastAsia"/>
        </w:rPr>
        <w:t>coordination centre</w:t>
      </w:r>
      <w:r>
        <w:rPr>
          <w:rFonts w:eastAsiaTheme="minorEastAsia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550426" w14:paraId="2CAA3349" w14:textId="77777777" w:rsidTr="00243080"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AF3A26F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58E31F4E" wp14:editId="1C34D4D2">
                  <wp:extent cx="1714500" cy="1238250"/>
                  <wp:effectExtent l="0" t="0" r="0" b="0"/>
                  <wp:docPr id="10" name="Picture 10" descr="Square planar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Square planar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FAB66DF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31D53BD4" wp14:editId="5C650F0D">
                  <wp:extent cx="1714500" cy="933450"/>
                  <wp:effectExtent l="0" t="0" r="0" b="0"/>
                  <wp:docPr id="11" name="Picture 11" descr="Seesaw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Seesaw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933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1D965E3E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2BFF5A2A" wp14:editId="7E32BB12">
                  <wp:extent cx="1416050" cy="1421314"/>
                  <wp:effectExtent l="0" t="0" r="0" b="0"/>
                  <wp:docPr id="13" name="Picture 13" descr="Tetrahedr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 descr="Tetrahedr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8272" cy="143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50426" w14:paraId="04BED763" w14:textId="77777777" w:rsidTr="00243080"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87E4B4B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lastRenderedPageBreak/>
              <w:t>Square planar geometry</w:t>
            </w:r>
          </w:p>
          <w:p w14:paraId="401B3292" w14:textId="77777777" w:rsidR="00550426" w:rsidRPr="00550426" w:rsidRDefault="005504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=π</m:t>
                </m:r>
              </m:oMath>
            </m:oMathPara>
          </w:p>
          <w:p w14:paraId="6E6FD8F6" w14:textId="77777777" w:rsidR="00550426" w:rsidRPr="00550426" w:rsidRDefault="00AA20D3" w:rsidP="002E4ECD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 xml:space="preserve">=0 </m:t>
                </m:r>
              </m:oMath>
            </m:oMathPara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3E351F9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eesaw geometry</w:t>
            </w:r>
          </w:p>
          <w:p w14:paraId="52CC99FE" w14:textId="77777777" w:rsidR="00CB3526" w:rsidRPr="00CB3526" w:rsidRDefault="00550426" w:rsidP="00CB3526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π,α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2π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≈0.24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 xml:space="preserve">≈0.43 </m:t>
                </m:r>
              </m:oMath>
            </m:oMathPara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3C8BA1" w14:textId="77777777" w:rsidR="00550426" w:rsidRDefault="00CB35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Tetrahedral geometry</w:t>
            </w:r>
          </w:p>
          <w:p w14:paraId="43C5579C" w14:textId="77777777" w:rsidR="00CB3526" w:rsidRDefault="00CB35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≈109.5°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=1</m:t>
                </m:r>
              </m:oMath>
            </m:oMathPara>
          </w:p>
        </w:tc>
      </w:tr>
    </w:tbl>
    <w:p w14:paraId="2859B108" w14:textId="77777777" w:rsidR="00550426" w:rsidRDefault="00550426" w:rsidP="002E4ECD">
      <w:pPr>
        <w:jc w:val="center"/>
        <w:rPr>
          <w:rFonts w:eastAsiaTheme="minorEastAsia"/>
        </w:rPr>
      </w:pPr>
    </w:p>
    <w:p w14:paraId="13E93F00" w14:textId="77777777" w:rsidR="002E4ECD" w:rsidRDefault="002E4ECD" w:rsidP="002E4ECD">
      <w:pPr>
        <w:jc w:val="center"/>
      </w:pPr>
    </w:p>
    <w:p w14:paraId="7622943A" w14:textId="77777777" w:rsidR="0094196E" w:rsidRDefault="0094196E" w:rsidP="004B61C0">
      <w:pPr>
        <w:pStyle w:val="Heading2"/>
        <w:rPr>
          <w:rFonts w:eastAsiaTheme="minorEastAsia"/>
        </w:rPr>
      </w:pPr>
      <w:r>
        <w:t>Propo</w:t>
      </w:r>
      <w:r w:rsidR="004B61C0">
        <w:t xml:space="preserve">sal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 w:rsidR="004B61C0">
        <w:rPr>
          <w:rFonts w:eastAsiaTheme="minorEastAsia"/>
        </w:rPr>
        <w:t xml:space="preserve"> for six-coordinated compounds</w:t>
      </w:r>
    </w:p>
    <w:p w14:paraId="279D5BE0" w14:textId="77777777" w:rsidR="004B61C0" w:rsidRDefault="004B61C0" w:rsidP="0094196E">
      <w:pPr>
        <w:rPr>
          <w:rFonts w:eastAsiaTheme="minorEastAsia"/>
        </w:rPr>
      </w:pPr>
      <w:r>
        <w:rPr>
          <w:rFonts w:eastAsiaTheme="minorEastAsia"/>
        </w:rPr>
        <w:t>Limit complete geometries are octahedral and trigonal prismatic:</w:t>
      </w:r>
    </w:p>
    <w:tbl>
      <w:tblPr>
        <w:tblStyle w:val="TableGrid"/>
        <w:tblW w:w="90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9"/>
        <w:gridCol w:w="2250"/>
        <w:gridCol w:w="2240"/>
        <w:gridCol w:w="2840"/>
      </w:tblGrid>
      <w:tr w:rsidR="00CC68F6" w14:paraId="3283013B" w14:textId="77777777" w:rsidTr="00641DE2">
        <w:tc>
          <w:tcPr>
            <w:tcW w:w="3969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ADA5BF1" w14:textId="77777777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Octahedral geometry</w:t>
            </w:r>
          </w:p>
        </w:tc>
        <w:tc>
          <w:tcPr>
            <w:tcW w:w="508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60615E7" w14:textId="77777777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Trigonal prismatic</w:t>
            </w:r>
          </w:p>
        </w:tc>
      </w:tr>
      <w:tr w:rsidR="00CC68F6" w14:paraId="0711CE21" w14:textId="77777777" w:rsidTr="00641DE2">
        <w:tc>
          <w:tcPr>
            <w:tcW w:w="1719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6D304C1" w14:textId="77777777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B3F9C1E" wp14:editId="52553165">
                  <wp:extent cx="954405" cy="993775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4405" cy="993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86A5587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8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  <w:p w14:paraId="325FE7B9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0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</m:e>
                </m:d>
              </m:oMath>
            </m:oMathPara>
          </w:p>
          <w:p w14:paraId="24496938" w14:textId="77777777" w:rsidR="00CC68F6" w:rsidRPr="003F2BDB" w:rsidRDefault="00CC68F6" w:rsidP="00641DE2">
            <w:pPr>
              <w:jc w:val="center"/>
              <w:rPr>
                <w:noProof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×:18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2F5647FC" w14:textId="77777777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954CB55" wp14:editId="350934FA">
                  <wp:extent cx="951230" cy="982980"/>
                  <wp:effectExtent l="0" t="0" r="0" b="762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1230" cy="982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drawing>
                <wp:inline distT="0" distB="0" distL="0" distR="0" wp14:anchorId="3D421E08" wp14:editId="2C86F020">
                  <wp:extent cx="894051" cy="839735"/>
                  <wp:effectExtent l="0" t="0" r="1905" b="0"/>
                  <wp:docPr id="4" name="Picture 4" descr="A picture containing accessory, umbrella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geogebra-export.png"/>
                          <pic:cNvPicPr/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974" t="35169" r="40704" b="20619"/>
                          <a:stretch/>
                        </pic:blipFill>
                        <pic:spPr bwMode="auto">
                          <a:xfrm>
                            <a:off x="0" y="0"/>
                            <a:ext cx="902449" cy="8476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4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1C1462B2" w14:textId="77777777" w:rsidR="00CC68F6" w:rsidRDefault="00CC68F6" w:rsidP="00641DE2">
            <w:pPr>
              <w:jc w:val="center"/>
            </w:pPr>
            <w:r>
              <w:t>Regular triangular prism with 6xL atoms at the vertices and M atom at the centre of the prism. All M-L distances are defined to be of the same length. Angles are (see below for derivation):</w:t>
            </w:r>
          </w:p>
          <w:p w14:paraId="551AF977" w14:textId="77777777" w:rsidR="00CC68F6" w:rsidRPr="00C15B42" w:rsidRDefault="00AA20D3" w:rsidP="00641DE2">
            <w:pPr>
              <w:jc w:val="center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81.787°</m:t>
                </m:r>
              </m:oMath>
            </m:oMathPara>
          </w:p>
          <w:p w14:paraId="06E129EB" w14:textId="77777777" w:rsidR="00CC68F6" w:rsidRPr="00CC68F6" w:rsidRDefault="00AA20D3" w:rsidP="00641DE2">
            <w:pPr>
              <w:jc w:val="center"/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5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35.585°</m:t>
                </m:r>
              </m:oMath>
            </m:oMathPara>
          </w:p>
        </w:tc>
      </w:tr>
    </w:tbl>
    <w:p w14:paraId="511D6C7A" w14:textId="77777777" w:rsidR="004B61C0" w:rsidRDefault="004B61C0" w:rsidP="0094196E"/>
    <w:p w14:paraId="70D76FC4" w14:textId="77777777" w:rsidR="00641DE2" w:rsidRDefault="00641DE2" w:rsidP="0094196E">
      <w:r>
        <w:t xml:space="preserve">An example is trigonal prismatic </w:t>
      </w:r>
      <m:oMath>
        <m:r>
          <w:rPr>
            <w:rFonts w:ascii="Cambria Math" w:hAnsi="Cambria Math"/>
          </w:rPr>
          <m:t>Z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>
        <w:rPr>
          <w:rFonts w:eastAsiaTheme="minorEastAsia"/>
        </w:rPr>
        <w:t xml:space="preserve">, with a 9 </w:t>
      </w:r>
      <w:r>
        <w:rPr>
          <w:rFonts w:eastAsiaTheme="minorEastAsia" w:cstheme="minorHAnsi"/>
        </w:rPr>
        <w:t>°</w:t>
      </w:r>
      <w:r>
        <w:rPr>
          <w:rFonts w:eastAsiaTheme="minorEastAsia"/>
        </w:rPr>
        <w:t xml:space="preserve"> deviation between the upper and lower pyramids, that displays </w:t>
      </w:r>
      <w:proofErr w:type="gramStart"/>
      <w:r>
        <w:rPr>
          <w:rFonts w:eastAsiaTheme="minorEastAsia"/>
        </w:rPr>
        <w:t>a</w:t>
      </w:r>
      <w:proofErr w:type="gramEnd"/>
      <w:r>
        <w:rPr>
          <w:rFonts w:eastAsiaTheme="minorEastAsia"/>
        </w:rPr>
        <w:t xml:space="preserve"> 80-84 angles and 130-140 angles.</w:t>
      </w:r>
    </w:p>
    <w:p w14:paraId="13E79E2E" w14:textId="77777777" w:rsidR="00CC68F6" w:rsidRPr="00C50FCE" w:rsidRDefault="00CC68F6" w:rsidP="00C50FCE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39"/>
        <w:gridCol w:w="2204"/>
        <w:gridCol w:w="2288"/>
        <w:gridCol w:w="2474"/>
      </w:tblGrid>
      <w:tr w:rsidR="00EF31D8" w14:paraId="1C96CAC7" w14:textId="77777777" w:rsidTr="00C70CBA"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37ABF472" w14:textId="77777777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axial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5ACD99EC" w14:textId="77777777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equatorial)</w:t>
            </w:r>
          </w:p>
        </w:tc>
      </w:tr>
      <w:tr w:rsidR="00C70CBA" w14:paraId="1A2463FC" w14:textId="77777777" w:rsidTr="00C70CBA"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5FEDF82D" w14:textId="77777777" w:rsidR="00C70CBA" w:rsidRPr="00EF31D8" w:rsidRDefault="00C70CBA" w:rsidP="00C70CBA">
            <w:r>
              <w:rPr>
                <w:noProof/>
              </w:rPr>
              <w:drawing>
                <wp:anchor distT="0" distB="0" distL="114300" distR="114300" simplePos="0" relativeHeight="251677696" behindDoc="0" locked="0" layoutInCell="1" allowOverlap="1" wp14:anchorId="4FB6BF96" wp14:editId="30E0ADAB">
                  <wp:simplePos x="0" y="0"/>
                  <wp:positionH relativeFrom="column">
                    <wp:posOffset>-635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4756C5EA" w14:textId="77777777" w:rsidR="00C70CBA" w:rsidRDefault="00C70CBA" w:rsidP="00C70CBA">
            <w:r>
              <w:t>Angles:</w:t>
            </w:r>
          </w:p>
          <w:p w14:paraId="66F38D9A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288C46DB" w14:textId="77777777" w:rsidR="00C70CBA" w:rsidRPr="00A81C8D" w:rsidRDefault="00C70CBA" w:rsidP="00A81C8D"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)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28870757" w14:textId="77777777" w:rsidR="00C70CBA" w:rsidRDefault="00C70CBA" w:rsidP="00C70CBA">
            <w:pPr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678720" behindDoc="0" locked="0" layoutInCell="1" allowOverlap="1" wp14:anchorId="36733A3C" wp14:editId="7D8DE3B7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5F316EE4" w14:textId="77777777" w:rsidR="00C70CBA" w:rsidRDefault="00C70CBA" w:rsidP="00C70CBA">
            <w:r>
              <w:t>Angles:</w:t>
            </w:r>
          </w:p>
          <w:p w14:paraId="06781C50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48E2E9BA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)</m:t>
                </m:r>
              </m:oMath>
            </m:oMathPara>
          </w:p>
          <w:p w14:paraId="442D550B" w14:textId="77777777" w:rsidR="00C70CBA" w:rsidRPr="00A81C8D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18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ax</m:t>
                    </m:r>
                  </m:e>
                </m:d>
              </m:oMath>
            </m:oMathPara>
          </w:p>
        </w:tc>
      </w:tr>
    </w:tbl>
    <w:p w14:paraId="011C7DFD" w14:textId="77777777" w:rsidR="00C70CBA" w:rsidRDefault="00C70CBA" w:rsidP="00C70CBA">
      <w:pPr>
        <w:jc w:val="center"/>
        <w:rPr>
          <w:rFonts w:eastAsiaTheme="minorEastAsia"/>
        </w:rPr>
      </w:pPr>
    </w:p>
    <w:p w14:paraId="3D19F24E" w14:textId="77777777" w:rsidR="00A81C8D" w:rsidRPr="00C70CBA" w:rsidRDefault="00A81C8D" w:rsidP="00C70CBA">
      <w:pPr>
        <w:jc w:val="center"/>
        <w:rPr>
          <w:rFonts w:eastAsiaTheme="minorEastAsia"/>
        </w:rPr>
      </w:pPr>
    </w:p>
    <w:p w14:paraId="2771784D" w14:textId="77777777" w:rsidR="00CC68F6" w:rsidRDefault="00413DC8" w:rsidP="00CC68F6">
      <w:r>
        <w:t xml:space="preserve">Order should be Oct – vacEq – vacAx – </w:t>
      </w:r>
      <w:proofErr w:type="gramStart"/>
      <w:r>
        <w:t>TriPri ?</w:t>
      </w:r>
      <w:proofErr w:type="gramEnd"/>
    </w:p>
    <w:p w14:paraId="4720D85F" w14:textId="77777777" w:rsidR="00413DC8" w:rsidRPr="00EF31D8" w:rsidRDefault="00413DC8" w:rsidP="00CC68F6">
      <w:r>
        <w:t xml:space="preserve">Or Oct – vacEq – TriPri – </w:t>
      </w:r>
      <w:proofErr w:type="gramStart"/>
      <w:r>
        <w:t>vacAx ?</w:t>
      </w:r>
      <w:proofErr w:type="gramEnd"/>
    </w:p>
    <w:p w14:paraId="52198968" w14:textId="77777777" w:rsidR="00AC3621" w:rsidRDefault="00AC3621"/>
    <w:tbl>
      <w:tblPr>
        <w:tblW w:w="0" w:type="auto"/>
        <w:jc w:val="center"/>
        <w:tblBorders>
          <w:top w:val="single" w:sz="2" w:space="0" w:color="auto"/>
          <w:bottom w:val="single" w:sz="2" w:space="0" w:color="auto"/>
          <w:insideH w:val="dotted" w:sz="4" w:space="0" w:color="auto"/>
        </w:tblBorders>
        <w:tblCellMar>
          <w:top w:w="28" w:type="dxa"/>
          <w:bottom w:w="28" w:type="dxa"/>
        </w:tblCellMar>
        <w:tblLook w:val="04A0" w:firstRow="1" w:lastRow="0" w:firstColumn="1" w:lastColumn="0" w:noHBand="0" w:noVBand="1"/>
      </w:tblPr>
      <w:tblGrid>
        <w:gridCol w:w="2168"/>
        <w:gridCol w:w="896"/>
        <w:gridCol w:w="835"/>
        <w:gridCol w:w="835"/>
        <w:gridCol w:w="1281"/>
        <w:gridCol w:w="222"/>
      </w:tblGrid>
      <w:tr w:rsidR="005A351D" w:rsidRPr="00AC3621" w14:paraId="35EC0BDD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8B92CE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2FC76C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ct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A64A5F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eq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224035D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Bax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45D968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riP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a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56384D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5A351D" w:rsidRPr="00AC3621" w14:paraId="00F8B530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3B8FFC5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α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d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DD18F3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B71295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F4BFD6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145D3A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5.585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b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14:paraId="1ED5891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4C9C3E64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604B9BA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β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F9F056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29EF40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705299B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19F07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35.5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A2A877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6559A53C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211271E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ψ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5BA849C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62239DED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0B6E7B3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  <w:hideMark/>
          </w:tcPr>
          <w:p w14:paraId="287AD3D0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1.787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>c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1CA7A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5A351D" w:rsidRPr="00AC3621" w14:paraId="09EF043D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B24E5A2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m:t>ω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vertAlign w:val="superscript"/>
                <w:lang w:eastAsia="en-GB"/>
              </w:rPr>
              <w:t xml:space="preserve"> d)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18A54D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02E57F8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95ABD4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91B449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1.7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22A3B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78949949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3182557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α-β</m:t>
                </m:r>
              </m:oMath>
            </m:oMathPara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0150CF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29E768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436185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6A50D92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AA8CB8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0B46EA73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C97BE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>
              <m:r>
                <w:rPr>
                  <w:rFonts w:ascii="Cambria Math" w:eastAsia="Times New Roman" w:hAnsi="Cambria Math" w:cs="Calibri"/>
                  <w:color w:val="000000"/>
                  <w:sz w:val="20"/>
                  <w:szCs w:val="20"/>
                  <w:lang w:eastAsia="en-GB"/>
                </w:rPr>
                <w:lastRenderedPageBreak/>
                <m:t>180-α</m:t>
              </m:r>
            </m:oMath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7A34CD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EC6F08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106358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401E4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4.4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4D6B0BC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09F3151D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3A9D0290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180-β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4781E69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3382A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62818B5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B48C21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44.4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14A498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82E0118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4D7DA9F0" w14:textId="77777777" w:rsidR="00FB5669" w:rsidRPr="00AC3621" w:rsidRDefault="00AA20D3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β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8ED4310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iv. by 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32A5B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F0C1C5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EA8451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86F7D7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2206218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7ECEA0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Times New Roman"/>
                    <w:sz w:val="20"/>
                    <w:szCs w:val="20"/>
                    <w:lang w:eastAsia="en-GB"/>
                  </w:rPr>
                  <m:t>180-</m:t>
                </m:r>
                <m:d>
                  <m:d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α-β</m:t>
                    </m:r>
                  </m:e>
                </m:d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DA24F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C91AA2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0F78D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39BAE98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685B293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FB5669" w:rsidRPr="00AC3621" w14:paraId="65A0B774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3F602636" w14:textId="77777777" w:rsidR="00FB5669" w:rsidRPr="00AC3621" w:rsidRDefault="00AA20D3" w:rsidP="00432B4C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66A6C35A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26A13674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B2C30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11F1AB6F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3275804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F4A6F6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FB5669" w:rsidRPr="00AC3621" w14:paraId="5C05606B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1AAD2DA" w14:textId="77777777" w:rsidR="00FB5669" w:rsidRPr="00AC3621" w:rsidRDefault="00AA20D3" w:rsidP="00432B4C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β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167DCBE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88C6647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D3C7201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2EE83C2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3275804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3415276" w14:textId="77777777" w:rsidR="00FB5669" w:rsidRPr="00AC3621" w:rsidRDefault="00FB5669" w:rsidP="00AC362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32B4C" w:rsidRPr="00AC3621" w14:paraId="0A9A6E2F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550C3C2" w14:textId="77777777" w:rsidR="00432B4C" w:rsidRPr="00AC3621" w:rsidRDefault="00AA20D3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β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35.585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672CFFB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32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DA1963E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062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B0D9BFE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262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6426467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-0.246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B698830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74849C75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6181C542" w14:textId="77777777" w:rsidR="00432B4C" w:rsidRPr="00AC3621" w:rsidRDefault="001A46AA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α-ω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A795A0E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2C80A63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74C792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190C19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3.7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78F1EFAC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7DE859E7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1E7321D4" w14:textId="77777777" w:rsidR="00432B4C" w:rsidRPr="00AC3621" w:rsidRDefault="001A46AA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β-ω</m:t>
                </m:r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1E57617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1AF0336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BF121EF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CAF78AF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53.7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32B5A785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5E4E9782" w14:textId="77777777" w:rsidTr="00F16411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</w:tcPr>
          <w:p w14:paraId="55CDE2C9" w14:textId="77777777" w:rsidR="00432B4C" w:rsidRPr="00AC3621" w:rsidRDefault="00AA20D3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α-ω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ω</m:t>
                    </m:r>
                  </m:den>
                </m:f>
              </m:oMath>
            </m:oMathPara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6821A3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83406EB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.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5EFA50E4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3FE2DC5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65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092EAA79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432B4C" w:rsidRPr="00AC3621" w14:paraId="23F9D7A4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08172EDF" w14:textId="77777777" w:rsidR="00432B4C" w:rsidRPr="00AC3621" w:rsidRDefault="00AA20D3" w:rsidP="001A46AA">
            <w:pPr>
              <w:spacing w:before="120" w:after="12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β-ω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ω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7C6DCFEA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1BCE38F9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516C70C3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noWrap/>
            <w:vAlign w:val="center"/>
            <w:hideMark/>
          </w:tcPr>
          <w:p w14:paraId="482ECD8B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657</w:t>
            </w:r>
            <w:r w:rsidR="001A46AA"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14:paraId="46902C21" w14:textId="77777777" w:rsidR="00432B4C" w:rsidRPr="00AC3621" w:rsidRDefault="00432B4C" w:rsidP="00432B4C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1E038493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42D26666" w14:textId="77777777" w:rsidR="001A46AA" w:rsidRPr="005A351D" w:rsidRDefault="00AA20D3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CAF3D42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09CDDD87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39B841A2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single" w:sz="12" w:space="0" w:color="auto"/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6CBAC987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467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54D22C8A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1BF13F4B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0801B819" w14:textId="77777777" w:rsidR="001A46AA" w:rsidRPr="005A351D" w:rsidRDefault="00AA20D3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45004F81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37F6D916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13F2F6F0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top w:val="dotted" w:sz="4" w:space="0" w:color="auto"/>
            </w:tcBorders>
            <w:shd w:val="clear" w:color="auto" w:fill="auto"/>
            <w:noWrap/>
            <w:vAlign w:val="center"/>
          </w:tcPr>
          <w:p w14:paraId="6AF815C6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467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4A683CCC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357DF3CE" w14:textId="77777777" w:rsidTr="00F16411">
        <w:trPr>
          <w:trHeight w:val="300"/>
          <w:jc w:val="center"/>
        </w:trPr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115EA47" w14:textId="77777777" w:rsidR="001A46AA" w:rsidRPr="005A351D" w:rsidRDefault="00AA20D3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Para>
              <m:oMath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-α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+</m:t>
                </m:r>
                <m:f>
                  <m:fPr>
                    <m:ctrlPr>
                      <w:rPr>
                        <w:rFonts w:ascii="Cambria Math" w:eastAsia="Times New Roman" w:hAnsi="Cambria Math" w:cs="Times New Roman"/>
                        <w:i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-β</m:t>
                    </m:r>
                  </m:num>
                  <m:den>
                    <m:r>
                      <w:rPr>
                        <w:rFonts w:ascii="Cambria Math" w:eastAsia="Times New Roman" w:hAnsi="Cambria Math" w:cs="Times New Roman"/>
                        <w:sz w:val="20"/>
                        <w:szCs w:val="20"/>
                        <w:lang w:eastAsia="en-GB"/>
                      </w:rPr>
                      <m:t>180</m:t>
                    </m:r>
                  </m:den>
                </m:f>
              </m:oMath>
            </m:oMathPara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0C96AF4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1A18DF38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2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4738333F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</w:t>
            </w:r>
          </w:p>
        </w:tc>
        <w:tc>
          <w:tcPr>
            <w:tcW w:w="0" w:type="auto"/>
            <w:tcBorders>
              <w:bottom w:val="dotted" w:sz="4" w:space="0" w:color="auto"/>
            </w:tcBorders>
            <w:shd w:val="clear" w:color="auto" w:fill="auto"/>
            <w:noWrap/>
            <w:vAlign w:val="center"/>
          </w:tcPr>
          <w:p w14:paraId="5212D1CD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935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37077E1D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  <w:tr w:rsidR="001A46AA" w:rsidRPr="00AC3621" w14:paraId="4A2EF8F9" w14:textId="77777777" w:rsidTr="00F16411">
        <w:trPr>
          <w:trHeight w:val="300"/>
          <w:jc w:val="center"/>
        </w:trPr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BFEF470" w14:textId="77777777" w:rsidR="001A46AA" w:rsidRPr="005A351D" w:rsidRDefault="00AA20D3" w:rsidP="001A46AA">
            <w:pPr>
              <w:spacing w:before="120" w:after="12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en-GB"/>
              </w:rPr>
            </w:pPr>
            <m:oMath>
              <m:d>
                <m:dPr>
                  <m:ctrlPr>
                    <w:rPr>
                      <w:rFonts w:ascii="Cambria Math" w:eastAsia="Times New Roman" w:hAnsi="Cambria Math" w:cs="Calibri"/>
                      <w:i/>
                      <w:color w:val="000000"/>
                      <w:sz w:val="20"/>
                      <w:szCs w:val="20"/>
                      <w:lang w:eastAsia="en-GB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0"/>
                          <w:szCs w:val="20"/>
                          <w:lang w:eastAsia="en-GB"/>
                        </w:rPr>
                      </m:ctrlPr>
                    </m:fPr>
                    <m:num>
                      <m: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180-α</m:t>
                      </m:r>
                    </m:num>
                    <m:den>
                      <m: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180</m:t>
                      </m:r>
                    </m:den>
                  </m:f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+</m:t>
                  </m:r>
                  <m:f>
                    <m:fPr>
                      <m:ctrlPr>
                        <w:rPr>
                          <w:rFonts w:ascii="Cambria Math" w:eastAsia="Times New Roman" w:hAnsi="Cambria Math" w:cs="Times New Roman"/>
                          <w:i/>
                          <w:sz w:val="20"/>
                          <w:szCs w:val="20"/>
                          <w:lang w:eastAsia="en-GB"/>
                        </w:rPr>
                      </m:ctrlPr>
                    </m:fPr>
                    <m:num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180-β</m:t>
                      </m:r>
                    </m:num>
                    <m:den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180</m:t>
                      </m:r>
                    </m:den>
                  </m:f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e>
              </m:d>
              <m:r>
                <w:rPr>
                  <w:rFonts w:ascii="Cambria Math" w:eastAsia="Times New Roman" w:hAnsi="Cambria Math" w:cs="Times New Roman"/>
                  <w:sz w:val="20"/>
                  <w:szCs w:val="20"/>
                  <w:lang w:eastAsia="en-GB"/>
                </w:rPr>
                <m:t>*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i/>
                          <w:sz w:val="20"/>
                          <w:szCs w:val="20"/>
                          <w:lang w:eastAsia="en-GB"/>
                        </w:rPr>
                      </m:ctrlPr>
                    </m:sSubPr>
                    <m:e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sz w:val="20"/>
                          <w:szCs w:val="20"/>
                          <w:lang w:eastAsia="en-GB"/>
                        </w:rPr>
                        <m:t>f</m:t>
                      </m:r>
                    </m:sub>
                  </m:sSub>
                </m:den>
              </m:f>
              <m:r>
                <w:rPr>
                  <w:rFonts w:ascii="Cambria Math" w:eastAsia="Times New Roman" w:hAnsi="Cambria Math" w:cs="Times New Roman"/>
                  <w:sz w:val="20"/>
                  <w:szCs w:val="20"/>
                  <w:lang w:eastAsia="en-GB"/>
                </w:rPr>
                <m:t xml:space="preserve"> </m:t>
              </m:r>
            </m:oMath>
            <w:r w:rsidR="001A46AA" w:rsidRPr="005A351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eastAsia="en-GB"/>
              </w:rPr>
              <w:t>e)</w:t>
            </w:r>
            <w:r w:rsidR="005A351D" w:rsidRPr="005A351D">
              <w:rPr>
                <w:rFonts w:ascii="Calibri" w:eastAsia="Times New Roman" w:hAnsi="Calibri" w:cs="Calibri"/>
                <w:sz w:val="20"/>
                <w:szCs w:val="20"/>
                <w:vertAlign w:val="superscript"/>
                <w:lang w:eastAsia="en-GB"/>
              </w:rPr>
              <w:t xml:space="preserve"> f)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EF434EB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399EF91B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405</w:t>
            </w:r>
            <w:r w:rsidRPr="005A351D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3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22C76391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0.8105</w:t>
            </w:r>
          </w:p>
        </w:tc>
        <w:tc>
          <w:tcPr>
            <w:tcW w:w="0" w:type="auto"/>
            <w:tcBorders>
              <w:top w:val="dotted" w:sz="4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14:paraId="56437496" w14:textId="77777777" w:rsidR="001A46AA" w:rsidRPr="005A351D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AC3621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</w:tcPr>
          <w:p w14:paraId="74DC8032" w14:textId="77777777" w:rsidR="001A46AA" w:rsidRPr="00AC3621" w:rsidRDefault="001A46AA" w:rsidP="001A46AA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en-GB"/>
              </w:rPr>
            </w:pPr>
          </w:p>
        </w:tc>
      </w:tr>
    </w:tbl>
    <w:p w14:paraId="07123736" w14:textId="77777777" w:rsidR="005A351D" w:rsidRDefault="00854B64" w:rsidP="00854B64">
      <w:pPr>
        <w:spacing w:after="0" w:line="240" w:lineRule="auto"/>
        <w:rPr>
          <w:rFonts w:eastAsiaTheme="minorEastAsia"/>
          <w:color w:val="000000"/>
          <w:sz w:val="20"/>
          <w:szCs w:val="20"/>
          <w:lang w:eastAsia="en-GB"/>
        </w:rPr>
      </w:pPr>
      <w:r w:rsidRPr="00463E50">
        <w:rPr>
          <w:b/>
          <w:bCs/>
          <w:sz w:val="20"/>
          <w:szCs w:val="20"/>
        </w:rPr>
        <w:t>A</w:t>
      </w:r>
      <w:r w:rsidR="00F16411" w:rsidRPr="00463E50">
        <w:rPr>
          <w:b/>
          <w:bCs/>
          <w:sz w:val="20"/>
          <w:szCs w:val="20"/>
        </w:rPr>
        <w:t>)</w:t>
      </w:r>
      <w:r w:rsidR="00F16411" w:rsidRPr="00463E50">
        <w:rPr>
          <w:sz w:val="20"/>
          <w:szCs w:val="20"/>
        </w:rPr>
        <w:t xml:space="preserve"> Oct – octahedral coordination; PBEq - 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>pentagonal bipyramid with equatorial vacancy; PBax - pentagonal bipyramid with axial vacancy; TriP – trigonal prismatic coordination</w:t>
      </w:r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B</w:t>
      </w:r>
      <w:r w:rsidR="00F16411"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)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exact value is </w:t>
      </w:r>
      <m:oMath>
        <m:func>
          <m:func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arccos</m:t>
            </m:r>
          </m:fName>
          <m:e>
            <m:d>
              <m:d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dPr>
              <m:e>
                <m: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-</m:t>
                </m:r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5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7</m:t>
                    </m:r>
                  </m:den>
                </m:f>
              </m:e>
            </m:d>
          </m:e>
        </m:func>
      </m:oMath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rFonts w:ascii="Calibri" w:eastAsia="Times New Roman" w:hAnsi="Calibri" w:cs="Calibri"/>
          <w:b/>
          <w:bCs/>
          <w:color w:val="000000"/>
          <w:sz w:val="20"/>
          <w:szCs w:val="20"/>
          <w:lang w:eastAsia="en-GB"/>
        </w:rPr>
        <w:t>C)</w:t>
      </w:r>
      <w:r w:rsidR="00F16411"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 exact value is </w:t>
      </w:r>
      <m:oMath>
        <m:func>
          <m:func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uncPr>
          <m:fName>
            <m:r>
              <m:rPr>
                <m:sty m:val="p"/>
              </m:rP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arccos</m:t>
            </m:r>
          </m:fName>
          <m:e>
            <m:d>
              <m:d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dPr>
              <m:e>
                <m:f>
                  <m:f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fPr>
                  <m:num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1</m:t>
                    </m:r>
                  </m:num>
                  <m:den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7</m:t>
                    </m:r>
                  </m:den>
                </m:f>
              </m:e>
            </m:d>
          </m:e>
        </m:func>
      </m:oMath>
      <w:r w:rsidRPr="00463E50">
        <w:rPr>
          <w:rFonts w:ascii="Calibri" w:eastAsia="Times New Roman" w:hAnsi="Calibri" w:cs="Calibri"/>
          <w:color w:val="000000"/>
          <w:sz w:val="20"/>
          <w:szCs w:val="20"/>
          <w:lang w:eastAsia="en-GB"/>
        </w:rPr>
        <w:t xml:space="preserve">; </w:t>
      </w:r>
      <w:r w:rsidRPr="00463E50">
        <w:rPr>
          <w:b/>
          <w:bCs/>
          <w:sz w:val="20"/>
          <w:szCs w:val="20"/>
        </w:rPr>
        <w:t>D</w:t>
      </w:r>
      <w:r w:rsidR="00F16411" w:rsidRPr="00463E50">
        <w:rPr>
          <w:b/>
          <w:bCs/>
          <w:sz w:val="20"/>
          <w:szCs w:val="20"/>
        </w:rPr>
        <w:t>)</w:t>
      </w:r>
      <w:r w:rsidR="00F16411" w:rsidRPr="00463E50">
        <w:rPr>
          <w:sz w:val="20"/>
          <w:szCs w:val="20"/>
        </w:rPr>
        <w:t xml:space="preserve"> </w:t>
      </w:r>
      <m:oMath>
        <m:r>
          <w:rPr>
            <w:rFonts w:ascii="Cambria Math" w:hAnsi="Cambria Math"/>
            <w:sz w:val="20"/>
            <w:szCs w:val="20"/>
          </w:rPr>
          <m:t>α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largest valence angle in the complex, and </w:t>
      </w:r>
      <m:oMath>
        <m:r>
          <w:rPr>
            <w:rFonts w:ascii="Cambria Math" w:eastAsiaTheme="minorEastAsia" w:hAnsi="Cambria Math"/>
            <w:sz w:val="20"/>
            <w:szCs w:val="20"/>
          </w:rPr>
          <m:t>β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econd largest; </w:t>
      </w:r>
      <m:oMath>
        <m:r>
          <w:rPr>
            <w:rFonts w:ascii="Cambria Math" w:eastAsiaTheme="minorEastAsia" w:hAnsi="Cambria Math"/>
            <w:sz w:val="20"/>
            <w:szCs w:val="20"/>
          </w:rPr>
          <m:t>ω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mallest angle, and </w:t>
      </w:r>
      <m:oMath>
        <m:r>
          <w:rPr>
            <w:rFonts w:ascii="Cambria Math" w:eastAsiaTheme="minorEastAsia" w:hAnsi="Cambria Math"/>
            <w:sz w:val="20"/>
            <w:szCs w:val="20"/>
          </w:rPr>
          <m:t>ψ</m:t>
        </m:r>
      </m:oMath>
      <w:r w:rsidR="00F16411" w:rsidRPr="00463E50">
        <w:rPr>
          <w:rFonts w:eastAsiaTheme="minorEastAsia"/>
          <w:sz w:val="20"/>
          <w:szCs w:val="20"/>
        </w:rPr>
        <w:t xml:space="preserve"> is the second smallest</w:t>
      </w:r>
      <w:r w:rsidRPr="00463E50">
        <w:rPr>
          <w:rFonts w:eastAsiaTheme="minorEastAsia"/>
          <w:sz w:val="20"/>
          <w:szCs w:val="20"/>
        </w:rPr>
        <w:t xml:space="preserve">; </w:t>
      </w:r>
      <w:r w:rsidRPr="00463E50">
        <w:rPr>
          <w:rFonts w:eastAsiaTheme="minorEastAsia"/>
          <w:b/>
          <w:bCs/>
          <w:sz w:val="20"/>
          <w:szCs w:val="20"/>
        </w:rPr>
        <w:t>E</w:t>
      </w:r>
      <w:r w:rsidR="00F16411" w:rsidRPr="00463E50">
        <w:rPr>
          <w:rFonts w:eastAsiaTheme="minorEastAsia"/>
          <w:b/>
          <w:bCs/>
          <w:sz w:val="20"/>
          <w:szCs w:val="20"/>
        </w:rPr>
        <w:t>)</w:t>
      </w:r>
      <w:r w:rsidR="00F16411" w:rsidRPr="00463E50">
        <w:rPr>
          <w:rFonts w:eastAsiaTheme="minorEastAsia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sSubPr>
          <m:e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N</m:t>
            </m:r>
          </m:e>
          <m:sub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f</m:t>
            </m:r>
          </m:sub>
        </m:sSub>
        <m:r>
          <w:rPr>
            <w:rFonts w:ascii="Cambria Math" w:eastAsia="Times New Roman" w:hAnsi="Cambria Math" w:cs="Calibri"/>
            <w:color w:val="000000"/>
            <w:sz w:val="20"/>
            <w:szCs w:val="20"/>
            <w:lang w:eastAsia="en-GB"/>
          </w:rPr>
          <m:t>=</m:t>
        </m:r>
        <m:f>
          <m:fPr>
            <m:ctrlPr>
              <w:rPr>
                <w:rFonts w:ascii="Cambria Math" w:eastAsia="Times New Roman" w:hAnsi="Cambria Math" w:cs="Calibri"/>
                <w:i/>
                <w:color w:val="000000"/>
                <w:sz w:val="20"/>
                <w:szCs w:val="20"/>
                <w:lang w:eastAsia="en-GB"/>
              </w:rPr>
            </m:ctrlPr>
          </m:fPr>
          <m:num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360-2</m:t>
            </m:r>
            <m:func>
              <m:funcPr>
                <m:ctrlPr>
                  <w:rPr>
                    <w:rFonts w:ascii="Cambria Math" w:eastAsia="Times New Roman" w:hAnsi="Cambria Math" w:cs="Calibri"/>
                    <w:i/>
                    <w:color w:val="000000"/>
                    <w:sz w:val="20"/>
                    <w:szCs w:val="20"/>
                    <w:lang w:eastAsia="en-GB"/>
                  </w:rPr>
                </m:ctrlPr>
              </m:funcPr>
              <m:fName>
                <m:r>
                  <m:rPr>
                    <m:sty m:val="p"/>
                  </m:rPr>
                  <w:rPr>
                    <w:rFonts w:ascii="Cambria Math" w:eastAsia="Times New Roman" w:hAnsi="Cambria Math" w:cs="Calibri"/>
                    <w:color w:val="000000"/>
                    <w:sz w:val="20"/>
                    <w:szCs w:val="20"/>
                    <w:lang w:eastAsia="en-GB"/>
                  </w:rPr>
                  <m:t>arccos</m:t>
                </m:r>
              </m:fName>
              <m:e>
                <m:d>
                  <m:dPr>
                    <m:ctrlPr>
                      <w:rPr>
                        <w:rFonts w:ascii="Cambria Math" w:eastAsia="Times New Roman" w:hAnsi="Cambria Math" w:cs="Calibri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dPr>
                  <m:e>
                    <m:r>
                      <w:rPr>
                        <w:rFonts w:ascii="Cambria Math" w:eastAsia="Times New Roman" w:hAnsi="Cambria Math" w:cs="Calibri"/>
                        <w:color w:val="000000"/>
                        <w:sz w:val="20"/>
                        <w:szCs w:val="20"/>
                        <w:lang w:eastAsia="en-GB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Times New Roman" w:hAnsi="Cambria Math" w:cs="Calibri"/>
                            <w:i/>
                            <w:color w:val="000000"/>
                            <w:sz w:val="20"/>
                            <w:szCs w:val="20"/>
                            <w:lang w:eastAsia="en-GB"/>
                          </w:rPr>
                        </m:ctrlPr>
                      </m:fPr>
                      <m:num>
                        <m:r>
                          <w:rPr>
                            <w:rFonts w:ascii="Cambria Math" w:eastAsia="Times New Roman" w:hAnsi="Cambria Math" w:cs="Calibri"/>
                            <w:color w:val="000000"/>
                            <w:sz w:val="20"/>
                            <w:szCs w:val="20"/>
                            <w:lang w:eastAsia="en-GB"/>
                          </w:rPr>
                          <m:t>5</m:t>
                        </m:r>
                      </m:num>
                      <m:den>
                        <m:r>
                          <w:rPr>
                            <w:rFonts w:ascii="Cambria Math" w:eastAsia="Times New Roman" w:hAnsi="Cambria Math" w:cs="Calibri"/>
                            <w:color w:val="000000"/>
                            <w:sz w:val="20"/>
                            <w:szCs w:val="20"/>
                            <w:lang w:eastAsia="en-GB"/>
                          </w:rPr>
                          <m:t>7</m:t>
                        </m:r>
                      </m:den>
                    </m:f>
                  </m:e>
                </m:d>
              </m:e>
            </m:func>
          </m:num>
          <m:den>
            <m:r>
              <w:rPr>
                <w:rFonts w:ascii="Cambria Math" w:eastAsia="Times New Roman" w:hAnsi="Cambria Math" w:cs="Calibri"/>
                <w:color w:val="000000"/>
                <w:sz w:val="20"/>
                <w:szCs w:val="20"/>
                <w:lang w:eastAsia="en-GB"/>
              </w:rPr>
              <m:t>180</m:t>
            </m:r>
          </m:den>
        </m:f>
      </m:oMath>
      <w:r w:rsidR="005A351D">
        <w:rPr>
          <w:rFonts w:eastAsiaTheme="minorEastAsia"/>
          <w:color w:val="000000"/>
          <w:sz w:val="20"/>
          <w:szCs w:val="20"/>
          <w:lang w:eastAsia="en-GB"/>
        </w:rPr>
        <w:t xml:space="preserve">; </w:t>
      </w:r>
      <w:r w:rsidR="005A351D">
        <w:rPr>
          <w:rFonts w:eastAsiaTheme="minorEastAsia"/>
          <w:b/>
          <w:bCs/>
          <w:color w:val="000000"/>
          <w:sz w:val="20"/>
          <w:szCs w:val="20"/>
          <w:lang w:eastAsia="en-GB"/>
        </w:rPr>
        <w:t>F)</w:t>
      </w:r>
      <w:r w:rsidR="005A351D">
        <w:rPr>
          <w:rFonts w:eastAsiaTheme="minorEastAsia"/>
          <w:color w:val="000000"/>
          <w:sz w:val="20"/>
          <w:szCs w:val="20"/>
          <w:lang w:eastAsia="en-GB"/>
        </w:rPr>
        <w:t xml:space="preserve"> final form is:</w:t>
      </w:r>
    </w:p>
    <w:p w14:paraId="60DCC26B" w14:textId="77777777" w:rsidR="005A351D" w:rsidRPr="005A351D" w:rsidRDefault="00AA20D3" w:rsidP="00854B64">
      <w:pPr>
        <w:spacing w:after="0" w:line="240" w:lineRule="auto"/>
        <w:rPr>
          <w:rFonts w:eastAsiaTheme="minorEastAsia"/>
          <w:color w:val="000000"/>
          <w:sz w:val="20"/>
          <w:szCs w:val="20"/>
          <w:lang w:eastAsia="en-GB"/>
        </w:rPr>
      </w:pPr>
      <m:oMathPara>
        <m:oMath>
          <m:sSub>
            <m:sSubPr>
              <m:ctrlPr>
                <w:rPr>
                  <w:rFonts w:ascii="Cambria Math" w:eastAsia="Times New Roman" w:hAnsi="Cambria Math" w:cs="Calibri"/>
                  <w:i/>
                  <w:color w:val="000000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τ</m:t>
              </m:r>
            </m:e>
            <m:sub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6</m:t>
              </m:r>
            </m:sub>
          </m:sSub>
          <m:r>
            <w:rPr>
              <w:rFonts w:ascii="Cambria Math" w:eastAsia="Times New Roman" w:hAnsi="Cambria Math" w:cs="Calibri"/>
              <w:color w:val="000000"/>
              <w:lang w:eastAsia="en-GB"/>
            </w:rPr>
            <m:t>=</m:t>
          </m:r>
          <m:d>
            <m:dPr>
              <m:ctrlPr>
                <w:rPr>
                  <w:rFonts w:ascii="Cambria Math" w:eastAsia="Times New Roman" w:hAnsi="Cambria Math" w:cs="Calibri"/>
                  <w:i/>
                  <w:color w:val="000000"/>
                  <w:lang w:eastAsia="en-GB"/>
                </w:rPr>
              </m:ctrlPr>
            </m:dPr>
            <m:e>
              <m:f>
                <m:fPr>
                  <m:ctrlPr>
                    <w:rPr>
                      <w:rFonts w:ascii="Cambria Math" w:eastAsia="Times New Roman" w:hAnsi="Cambria Math" w:cs="Calibri"/>
                      <w:i/>
                      <w:color w:val="00000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Calibri"/>
                      <w:color w:val="000000"/>
                      <w:lang w:eastAsia="en-GB"/>
                    </w:rPr>
                    <m:t>180-α</m:t>
                  </m:r>
                </m:num>
                <m:den>
                  <m:r>
                    <w:rPr>
                      <w:rFonts w:ascii="Cambria Math" w:eastAsia="Times New Roman" w:hAnsi="Cambria Math" w:cs="Calibri"/>
                      <w:color w:val="000000"/>
                      <w:lang w:eastAsia="en-GB"/>
                    </w:rPr>
                    <m:t>180</m:t>
                  </m:r>
                </m:den>
              </m:f>
              <m:r>
                <w:rPr>
                  <w:rFonts w:ascii="Cambria Math" w:eastAsia="Times New Roman" w:hAnsi="Cambria Math" w:cs="Calibri"/>
                  <w:color w:val="000000"/>
                  <w:lang w:eastAsia="en-GB"/>
                </w:rPr>
                <m:t>+</m:t>
              </m:r>
              <m:f>
                <m:fPr>
                  <m:ctrlPr>
                    <w:rPr>
                      <w:rFonts w:ascii="Cambria Math" w:eastAsia="Times New Roman" w:hAnsi="Cambria Math" w:cs="Times New Roman"/>
                      <w:i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80-β</m:t>
                  </m:r>
                </m:num>
                <m:den>
                  <m:r>
                    <w:rPr>
                      <w:rFonts w:ascii="Cambria Math" w:eastAsia="Times New Roman" w:hAnsi="Cambria Math" w:cs="Times New Roman"/>
                      <w:sz w:val="20"/>
                      <w:szCs w:val="20"/>
                      <w:lang w:eastAsia="en-GB"/>
                    </w:rPr>
                    <m:t>180</m:t>
                  </m:r>
                </m:den>
              </m:f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e>
          </m:d>
          <m:d>
            <m:dPr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color w:val="000000"/>
                      <w:sz w:val="20"/>
                      <w:szCs w:val="20"/>
                      <w:lang w:eastAsia="en-GB"/>
                    </w:rPr>
                  </m:ctrlPr>
                </m:fPr>
                <m:num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180</m:t>
                  </m:r>
                </m:num>
                <m:den>
                  <m:r>
                    <w:rPr>
                      <w:rFonts w:ascii="Cambria Math" w:eastAsia="Times New Roman" w:hAnsi="Cambria Math" w:cs="Calibri"/>
                      <w:color w:val="000000"/>
                      <w:sz w:val="20"/>
                      <w:szCs w:val="20"/>
                      <w:lang w:eastAsia="en-GB"/>
                    </w:rPr>
                    <m:t>360-2</m:t>
                  </m:r>
                  <m:func>
                    <m:funcPr>
                      <m:ctrlPr>
                        <w:rPr>
                          <w:rFonts w:ascii="Cambria Math" w:eastAsia="Times New Roman" w:hAnsi="Cambria Math" w:cs="Calibri"/>
                          <w:i/>
                          <w:color w:val="000000"/>
                          <w:sz w:val="20"/>
                          <w:szCs w:val="20"/>
                          <w:lang w:eastAsia="en-GB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Calibri"/>
                          <w:color w:val="000000"/>
                          <w:sz w:val="20"/>
                          <w:szCs w:val="20"/>
                          <w:lang w:eastAsia="en-GB"/>
                        </w:rPr>
                        <m:t>arccos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eastAsia="Times New Roman" w:hAnsi="Cambria Math" w:cs="Calibri"/>
                              <w:i/>
                              <w:color w:val="000000"/>
                              <w:sz w:val="20"/>
                              <w:szCs w:val="20"/>
                              <w:lang w:eastAsia="en-GB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="Times New Roman" w:hAnsi="Cambria Math" w:cs="Calibri"/>
                              <w:color w:val="000000"/>
                              <w:sz w:val="20"/>
                              <w:szCs w:val="20"/>
                              <w:lang w:eastAsia="en-GB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="Times New Roman" w:hAnsi="Cambria Math" w:cs="Calibri"/>
                                  <w:i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Times New Roman" w:hAnsi="Cambria Math" w:cs="Calibri"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  <m:t>5</m:t>
                              </m:r>
                            </m:num>
                            <m:den>
                              <m:r>
                                <w:rPr>
                                  <w:rFonts w:ascii="Cambria Math" w:eastAsia="Times New Roman" w:hAnsi="Cambria Math" w:cs="Calibri"/>
                                  <w:color w:val="000000"/>
                                  <w:sz w:val="20"/>
                                  <w:szCs w:val="20"/>
                                  <w:lang w:eastAsia="en-GB"/>
                                </w:rPr>
                                <m:t>7</m:t>
                              </m:r>
                            </m:den>
                          </m:f>
                        </m:e>
                      </m:d>
                    </m:e>
                  </m:func>
                </m:den>
              </m:f>
            </m:e>
          </m:d>
          <m:r>
            <w:rPr>
              <w:rFonts w:ascii="Cambria Math" w:eastAsiaTheme="minorEastAsia" w:hAnsi="Cambria Math"/>
              <w:color w:val="000000"/>
              <w:sz w:val="20"/>
              <w:szCs w:val="20"/>
              <w:lang w:eastAsia="en-GB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color w:val="000000"/>
                  <w:sz w:val="20"/>
                  <w:szCs w:val="20"/>
                  <w:lang w:eastAsia="en-GB"/>
                </w:rPr>
              </m:ctrlPr>
            </m:fPr>
            <m:num>
              <m:r>
                <w:rPr>
                  <w:rFonts w:ascii="Cambria Math" w:eastAsiaTheme="minorEastAsia" w:hAnsi="Cambria Math"/>
                  <w:color w:val="000000"/>
                  <w:sz w:val="20"/>
                  <w:szCs w:val="20"/>
                  <w:lang w:eastAsia="en-GB"/>
                </w:rPr>
                <m:t>360-(α+β)</m:t>
              </m:r>
            </m:num>
            <m:den>
              <m:r>
                <w:rPr>
                  <w:rFonts w:ascii="Cambria Math" w:eastAsiaTheme="minorEastAsia" w:hAnsi="Cambria Math"/>
                  <w:color w:val="000000"/>
                  <w:sz w:val="20"/>
                  <w:szCs w:val="20"/>
                  <w:lang w:eastAsia="en-GB"/>
                </w:rPr>
                <m:t>360-2θ</m:t>
              </m:r>
            </m:den>
          </m:f>
          <m:r>
            <w:rPr>
              <w:rFonts w:ascii="Cambria Math" w:eastAsiaTheme="minorEastAsia" w:hAnsi="Cambria Math"/>
              <w:color w:val="000000"/>
              <w:sz w:val="20"/>
              <w:szCs w:val="20"/>
              <w:lang w:eastAsia="en-GB"/>
            </w:rPr>
            <m:t xml:space="preserve"> </m:t>
          </m:r>
        </m:oMath>
      </m:oMathPara>
    </w:p>
    <w:p w14:paraId="101B7EBB" w14:textId="77777777" w:rsidR="006B1718" w:rsidRPr="00EF31D8" w:rsidRDefault="006B1718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 w:rsidRPr="00EF31D8">
        <w:br w:type="page"/>
      </w:r>
    </w:p>
    <w:p w14:paraId="09D98914" w14:textId="77777777" w:rsidR="006B1718" w:rsidRPr="003F2BDB" w:rsidRDefault="006B1718" w:rsidP="006B1718">
      <w:pPr>
        <w:pStyle w:val="Heading3"/>
      </w:pPr>
      <w:r w:rsidRPr="003F2BDB">
        <w:lastRenderedPageBreak/>
        <w:t>Angles in a regular triangular prism</w:t>
      </w:r>
    </w:p>
    <w:p w14:paraId="796C8021" w14:textId="77777777" w:rsidR="006B1718" w:rsidRDefault="006B1718" w:rsidP="006B1718">
      <w:pPr>
        <w:pStyle w:val="EndnoteText"/>
        <w:rPr>
          <w:rFonts w:eastAsiaTheme="minorEastAsia"/>
        </w:rPr>
      </w:pPr>
      <w:r>
        <w:t xml:space="preserve">Prism base is a regular triangle on the </w:t>
      </w:r>
      <m:oMath>
        <m:r>
          <w:rPr>
            <w:rFonts w:ascii="Cambria Math" w:hAnsi="Cambria Math"/>
          </w:rPr>
          <m:t xml:space="preserve">xOy </m:t>
        </m:r>
      </m:oMath>
      <w:r>
        <w:rPr>
          <w:rFonts w:eastAsiaTheme="minorEastAsia"/>
        </w:rPr>
        <w:t xml:space="preserve">plane </w:t>
      </w:r>
      <w:r>
        <w:t xml:space="preserve">of side </w:t>
      </w: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>:</w:t>
      </w:r>
    </w:p>
    <w:p w14:paraId="527C7736" w14:textId="77777777" w:rsidR="006B1718" w:rsidRDefault="006B1718" w:rsidP="006B1718">
      <w:pPr>
        <w:pStyle w:val="EndnoteText"/>
        <w:rPr>
          <w:rFonts w:eastAsiaTheme="minor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6B1718" w14:paraId="3AF1AEC6" w14:textId="77777777" w:rsidTr="00CC68F6">
        <w:tc>
          <w:tcPr>
            <w:tcW w:w="4508" w:type="dxa"/>
          </w:tcPr>
          <w:p w14:paraId="0BF62AF6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  <w:noProof/>
              </w:rPr>
              <w:drawing>
                <wp:inline distT="0" distB="0" distL="0" distR="0" wp14:anchorId="4765CE1A" wp14:editId="27A0A792">
                  <wp:extent cx="2520000" cy="2451064"/>
                  <wp:effectExtent l="0" t="0" r="0" b="698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570" t="8098" r="48890" b="10927"/>
                          <a:stretch/>
                        </pic:blipFill>
                        <pic:spPr bwMode="auto">
                          <a:xfrm>
                            <a:off x="0" y="0"/>
                            <a:ext cx="2520000" cy="24510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7DDAD8C2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A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0,0,0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;C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h,0,0</m:t>
                    </m:r>
                  </m:e>
                </m:d>
              </m:oMath>
            </m:oMathPara>
          </w:p>
          <w:p w14:paraId="4FBA8FEC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B=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,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e>
                  </m:rad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h,0)</m:t>
              </m:r>
            </m:oMath>
            <w:r>
              <w:rPr>
                <w:rFonts w:eastAsiaTheme="minorEastAsia"/>
              </w:rPr>
              <w:t xml:space="preserve"> from Pythagoras theorem</w:t>
            </w:r>
          </w:p>
          <w:p w14:paraId="43303DE8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Red lines are the angle bisectors</w:t>
            </w:r>
          </w:p>
          <w:p w14:paraId="2CC3B9B6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D is the centre of the base:</w:t>
            </w:r>
          </w:p>
          <w:p w14:paraId="6BB83915" w14:textId="77777777" w:rsidR="006B1718" w:rsidRPr="00C635EA" w:rsidRDefault="00AA20D3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a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B</m:t>
                                </m:r>
                              </m:e>
                            </m:acc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⟺y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/>
                          </w:rPr>
                          <m:t>3</m:t>
                        </m:r>
                      </m:e>
                    </m:rad>
                  </m:den>
                </m:f>
              </m:oMath>
            </m:oMathPara>
          </w:p>
          <w:p w14:paraId="1572BCCA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Therefore, </w:t>
            </w:r>
            <m:oMath>
              <m:r>
                <w:rPr>
                  <w:rFonts w:ascii="Cambria Math" w:eastAsiaTheme="minorEastAsia" w:hAnsi="Cambria Math"/>
                </w:rPr>
                <m:t>D=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e>
                      </m:rad>
                    </m:den>
                  </m:f>
                  <m:r>
                    <w:rPr>
                      <w:rFonts w:ascii="Cambria Math" w:eastAsiaTheme="minorEastAsia" w:hAnsi="Cambria Math"/>
                    </w:rPr>
                    <m:t>,0</m:t>
                  </m:r>
                </m:e>
              </m:d>
            </m:oMath>
          </w:p>
          <w:p w14:paraId="6DC1430F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</w:p>
          <w:p w14:paraId="2A3680B3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D is the projection of the prism centre E on the base plan, therefor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z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</m:oMath>
            <w:r>
              <w:rPr>
                <w:rFonts w:eastAsiaTheme="minorEastAsia"/>
              </w:rPr>
              <w:t xml:space="preserve"> and</w:t>
            </w:r>
          </w:p>
          <w:p w14:paraId="07F41C63" w14:textId="77777777" w:rsidR="006B1718" w:rsidRPr="00C635EA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E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</w:tr>
      <w:tr w:rsidR="006B1718" w:rsidRPr="00352CE0" w14:paraId="0C0FEEB2" w14:textId="77777777" w:rsidTr="00CC68F6">
        <w:tc>
          <w:tcPr>
            <w:tcW w:w="4508" w:type="dxa"/>
          </w:tcPr>
          <w:p w14:paraId="64CAAD3B" w14:textId="77777777" w:rsidR="006B1718" w:rsidRDefault="006B1718" w:rsidP="00CC68F6">
            <w:pPr>
              <w:pStyle w:val="EndnoteText"/>
            </w:pPr>
            <w:r>
              <w:rPr>
                <w:noProof/>
              </w:rPr>
              <w:drawing>
                <wp:inline distT="0" distB="0" distL="0" distR="0" wp14:anchorId="594943A2" wp14:editId="6AB49582">
                  <wp:extent cx="2520000" cy="2382659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507" r="35896"/>
                          <a:stretch/>
                        </pic:blipFill>
                        <pic:spPr bwMode="auto">
                          <a:xfrm>
                            <a:off x="0" y="0"/>
                            <a:ext cx="2520000" cy="238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4E649F54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EA=EB=EC=l</m:t>
              </m:r>
            </m:oMath>
            <w:r w:rsidRPr="00352CE0">
              <w:rPr>
                <w:rFonts w:eastAsiaTheme="minorEastAsia"/>
              </w:rPr>
              <w:t xml:space="preserve"> (ML bon</w:t>
            </w:r>
            <w:r>
              <w:rPr>
                <w:rFonts w:eastAsiaTheme="minorEastAsia"/>
              </w:rPr>
              <w:t>d length)</w:t>
            </w:r>
          </w:p>
          <w:p w14:paraId="05412CC4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eastAsiaTheme="minorEastAsia"/>
              </w:rPr>
              <w:t xml:space="preserve"> angle can be computed from dot product:</w:t>
            </w:r>
          </w:p>
          <w:p w14:paraId="305F071D" w14:textId="77777777" w:rsidR="006B1718" w:rsidRPr="006B1718" w:rsidRDefault="00AA20D3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∙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</m:oMath>
            </m:oMathPara>
          </w:p>
          <w:p w14:paraId="48A0A7F2" w14:textId="77777777" w:rsidR="006B1718" w:rsidRPr="006B1718" w:rsidRDefault="00AA20D3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5657C288" w14:textId="77777777" w:rsidR="006B1718" w:rsidRPr="006B1718" w:rsidRDefault="00AA20D3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7FCED084" w14:textId="77777777" w:rsidR="006B1718" w:rsidRPr="006B1718" w:rsidRDefault="00AA20D3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  <m:r>
                      <w:rPr>
                        <w:rFonts w:ascii="Cambria Math" w:hAnsi="Cambria Math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A</m:t>
                            </m:r>
                          </m:e>
                        </m:acc>
                      </m:e>
                    </m:d>
                    <m:r>
                      <w:rPr>
                        <w:rFonts w:ascii="Cambria Math" w:hAnsi="Cambria Math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7</m:t>
                    </m:r>
                  </m:den>
                </m:f>
              </m:oMath>
            </m:oMathPara>
          </w:p>
          <w:p w14:paraId="3C22547C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ε≈81.787°</m:t>
                </m:r>
              </m:oMath>
            </m:oMathPara>
          </w:p>
        </w:tc>
      </w:tr>
      <w:tr w:rsidR="006B1718" w:rsidRPr="00352CE0" w14:paraId="70FFCD64" w14:textId="77777777" w:rsidTr="00CC68F6">
        <w:tc>
          <w:tcPr>
            <w:tcW w:w="4508" w:type="dxa"/>
          </w:tcPr>
          <w:p w14:paraId="5A44C761" w14:textId="77777777" w:rsidR="006B1718" w:rsidRDefault="006B1718" w:rsidP="00CC68F6">
            <w:pPr>
              <w:pStyle w:val="EndnoteText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CD89F81" wp14:editId="0D6BD455">
                  <wp:extent cx="1898015" cy="2378333"/>
                  <wp:effectExtent l="0" t="0" r="6985" b="317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710" t="2430" r="47157" b="19986"/>
                          <a:stretch/>
                        </pic:blipFill>
                        <pic:spPr bwMode="auto">
                          <a:xfrm>
                            <a:off x="0" y="0"/>
                            <a:ext cx="1898998" cy="23795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1BA1AE3B" w14:textId="77777777" w:rsidR="00CC68F6" w:rsidRPr="00CC68F6" w:rsidRDefault="00AA20D3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 w:rsidR="00CC68F6">
              <w:rPr>
                <w:rFonts w:ascii="Calibri" w:eastAsia="Calibri" w:hAnsi="Calibri" w:cs="Times New Roman"/>
              </w:rPr>
              <w:t xml:space="preserve"> are the projections of </w:t>
            </w:r>
            <m:oMath>
              <m:r>
                <w:rPr>
                  <w:rFonts w:ascii="Cambria Math" w:eastAsia="Calibri" w:hAnsi="Cambria Math" w:cs="Times New Roman"/>
                </w:rPr>
                <m:t>A,B,C</m:t>
              </m:r>
            </m:oMath>
            <w:r w:rsidR="00CC68F6">
              <w:rPr>
                <w:rFonts w:ascii="Calibri" w:eastAsia="Calibri" w:hAnsi="Calibri" w:cs="Times New Roman"/>
              </w:rPr>
              <w:t xml:space="preserve"> on the </w:t>
            </w:r>
            <m:oMath>
              <m:r>
                <w:rPr>
                  <w:rFonts w:ascii="Cambria Math" w:eastAsia="Calibri" w:hAnsi="Cambria Math" w:cs="Times New Roman"/>
                </w:rPr>
                <m:t>z=h</m:t>
              </m:r>
            </m:oMath>
            <w:r w:rsidR="00CC68F6">
              <w:rPr>
                <w:rFonts w:ascii="Calibri" w:eastAsia="Calibri" w:hAnsi="Calibri" w:cs="Times New Roman"/>
              </w:rPr>
              <w:t xml:space="preserve"> plane (top of the prism);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 w:rsidR="00CC68F6">
              <w:rPr>
                <w:rFonts w:ascii="Calibri" w:eastAsia="Calibri" w:hAnsi="Calibri" w:cs="Times New Roman"/>
              </w:rPr>
              <w:t xml:space="preserve"> symmetrical to </w:t>
            </w:r>
            <m:oMath>
              <m:r>
                <w:rPr>
                  <w:rFonts w:ascii="Cambria Math" w:eastAsia="Calibri" w:hAnsi="Cambria Math" w:cs="Times New Roman"/>
                </w:rPr>
                <m:t>EABC</m:t>
              </m:r>
            </m:oMath>
            <w:r w:rsidR="00CC68F6">
              <w:rPr>
                <w:rFonts w:ascii="Calibri" w:eastAsia="Calibri" w:hAnsi="Calibri" w:cs="Times New Roman"/>
              </w:rPr>
              <w:t xml:space="preserve"> through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</m:oMath>
          </w:p>
          <w:p w14:paraId="24A5C6AE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angles within each pyramid are equal</w:t>
            </w:r>
          </w:p>
          <w:p w14:paraId="06C3D25D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involving an L atom from each pyramid are:</w:t>
            </w:r>
          </w:p>
          <w:p w14:paraId="2169E266" w14:textId="77777777" w:rsidR="00CC68F6" w:rsidRPr="00CC68F6" w:rsidRDefault="00AA20D3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</m:e>
                    </m:d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</m:oMath>
            </m:oMathPara>
          </w:p>
          <w:p w14:paraId="761F27C3" w14:textId="77777777" w:rsidR="00CC68F6" w:rsidRPr="00CC68F6" w:rsidRDefault="00AA20D3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'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0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24455356" w14:textId="77777777" w:rsidR="00CC68F6" w:rsidRPr="00CC68F6" w:rsidRDefault="00AA20D3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C</m:t>
                    </m:r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 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C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129AC883" w14:textId="77777777" w:rsidR="00CC68F6" w:rsidRPr="00CC68F6" w:rsidRDefault="00AA20D3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5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="Calibri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5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7</m:t>
                    </m:r>
                  </m:den>
                </m:f>
              </m:oMath>
            </m:oMathPara>
          </w:p>
          <w:p w14:paraId="570AFAE4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ε≈135.585°</m:t>
                </m:r>
              </m:oMath>
            </m:oMathPara>
          </w:p>
          <w:p w14:paraId="5B47EA99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</w:p>
        </w:tc>
      </w:tr>
    </w:tbl>
    <w:p w14:paraId="20775F0E" w14:textId="77777777" w:rsidR="00641DE2" w:rsidRDefault="00641DE2" w:rsidP="0075217A">
      <w:pPr>
        <w:pStyle w:val="NoSpacing"/>
      </w:pPr>
    </w:p>
    <w:p w14:paraId="1E865AF4" w14:textId="77777777" w:rsidR="00641DE2" w:rsidRDefault="00641DE2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235C0554" w14:textId="77777777" w:rsidR="00F34BC0" w:rsidRDefault="00F34BC0" w:rsidP="00F34BC0">
      <w:pPr>
        <w:pStyle w:val="Heading2"/>
      </w:pPr>
      <w:r>
        <w:lastRenderedPageBreak/>
        <w:t>References</w:t>
      </w:r>
    </w:p>
    <w:p w14:paraId="1C453452" w14:textId="77777777" w:rsidR="00F34BC0" w:rsidRDefault="00F34BC0"/>
    <w:p w14:paraId="25F4E83C" w14:textId="77777777" w:rsidR="00475BCF" w:rsidRPr="00475BCF" w:rsidRDefault="00F34BC0" w:rsidP="00475BC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5BCF" w:rsidRPr="00475BCF">
        <w:t>1.</w:t>
      </w:r>
      <w:r w:rsidR="00475BCF" w:rsidRPr="00475BCF">
        <w:tab/>
        <w:t xml:space="preserve">Valasatava, Y., et al., </w:t>
      </w:r>
      <w:r w:rsidR="00475BCF" w:rsidRPr="00475BCF">
        <w:rPr>
          <w:i/>
        </w:rPr>
        <w:t>MetalS(3), a database-mining tool for the identification of structurally similar metal sites.</w:t>
      </w:r>
      <w:r w:rsidR="00475BCF" w:rsidRPr="00475BCF">
        <w:t xml:space="preserve"> J Biol Inorg Chem, 2014. </w:t>
      </w:r>
      <w:r w:rsidR="00475BCF" w:rsidRPr="00475BCF">
        <w:rPr>
          <w:b/>
        </w:rPr>
        <w:t>19</w:t>
      </w:r>
      <w:r w:rsidR="00475BCF" w:rsidRPr="00475BCF">
        <w:t>(6): p. 937-45.</w:t>
      </w:r>
    </w:p>
    <w:p w14:paraId="3F7E1359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2.</w:t>
      </w:r>
      <w:r w:rsidRPr="00475BCF">
        <w:tab/>
        <w:t xml:space="preserve">Valasatava, Y., C. Andreini, and A. Rosato, </w:t>
      </w:r>
      <w:r w:rsidRPr="00475BCF">
        <w:rPr>
          <w:i/>
        </w:rPr>
        <w:t>Hidden relationships between metalloproteins unveiled by structural comparison of their metal sites.</w:t>
      </w:r>
      <w:r w:rsidRPr="00475BCF">
        <w:t xml:space="preserve"> Sci Rep, 2015. </w:t>
      </w:r>
      <w:r w:rsidRPr="00475BCF">
        <w:rPr>
          <w:b/>
        </w:rPr>
        <w:t>5</w:t>
      </w:r>
      <w:r w:rsidRPr="00475BCF">
        <w:t>: p. 9486.</w:t>
      </w:r>
    </w:p>
    <w:p w14:paraId="62B91718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3.</w:t>
      </w:r>
      <w:r w:rsidRPr="00475BCF">
        <w:tab/>
        <w:t xml:space="preserve">Andreini, C., et al., </w:t>
      </w:r>
      <w:r w:rsidRPr="00475BCF">
        <w:rPr>
          <w:i/>
        </w:rPr>
        <w:t>MetalPDB: a database of metal sites in biological macromolecular structures.</w:t>
      </w:r>
      <w:r w:rsidRPr="00475BCF">
        <w:t xml:space="preserve"> Nucleic Acids Res, 2013. </w:t>
      </w:r>
      <w:r w:rsidRPr="00475BCF">
        <w:rPr>
          <w:b/>
        </w:rPr>
        <w:t>41</w:t>
      </w:r>
      <w:r w:rsidRPr="00475BCF">
        <w:t>(Database issue): p. D312-9.</w:t>
      </w:r>
    </w:p>
    <w:p w14:paraId="71B7E4C8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4.</w:t>
      </w:r>
      <w:r w:rsidRPr="00475BCF">
        <w:tab/>
        <w:t xml:space="preserve">Putignano, V., et al., </w:t>
      </w:r>
      <w:r w:rsidRPr="00475BCF">
        <w:rPr>
          <w:i/>
        </w:rPr>
        <w:t>MetalPDB in 2018: a database of metal sites in biological macromolecular structures.</w:t>
      </w:r>
      <w:r w:rsidRPr="00475BCF">
        <w:t xml:space="preserve"> Nucleic Acids Res, 2018. </w:t>
      </w:r>
      <w:r w:rsidRPr="00475BCF">
        <w:rPr>
          <w:b/>
        </w:rPr>
        <w:t>46</w:t>
      </w:r>
      <w:r w:rsidRPr="00475BCF">
        <w:t>(D1): p. D459-d464.</w:t>
      </w:r>
    </w:p>
    <w:p w14:paraId="36D0D088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5.</w:t>
      </w:r>
      <w:r w:rsidRPr="00475BCF">
        <w:tab/>
        <w:t xml:space="preserve">Hartshorn Richard, M., et al., </w:t>
      </w:r>
      <w:r w:rsidRPr="00475BCF">
        <w:rPr>
          <w:i/>
        </w:rPr>
        <w:t>Brief guide to the nomenclature of inorganic chemistry</w:t>
      </w:r>
      <w:r w:rsidRPr="00475BCF">
        <w:t xml:space="preserve">, in </w:t>
      </w:r>
      <w:r w:rsidRPr="00475BCF">
        <w:rPr>
          <w:i/>
        </w:rPr>
        <w:t>Pure and Applied Chemistry</w:t>
      </w:r>
      <w:r w:rsidRPr="00475BCF">
        <w:t>. 2015. p. 1039.</w:t>
      </w:r>
    </w:p>
    <w:p w14:paraId="03DCBF43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6.</w:t>
      </w:r>
      <w:r w:rsidRPr="00475BCF">
        <w:tab/>
        <w:t xml:space="preserve">Addison, A.W., et al., </w:t>
      </w:r>
      <w:r w:rsidRPr="00475BCF">
        <w:rPr>
          <w:i/>
        </w:rPr>
        <w:t>Synthesis, structure, and spectroscopic properties of copper(II) compounds containing nitrogen–sulphur donor ligands; the crystal and molecular structure of aqua[1,7-bis(N-methylbenzimidazol-2′-yl)-2,6-dithiaheptane]copper(II) perchlorate.</w:t>
      </w:r>
      <w:r w:rsidRPr="00475BCF">
        <w:t xml:space="preserve"> Journal of the Chemical Society, Dalton Transactions, 1984(7): p. 1349-1356.</w:t>
      </w:r>
    </w:p>
    <w:p w14:paraId="46A21640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7.</w:t>
      </w:r>
      <w:r w:rsidRPr="00475BCF">
        <w:tab/>
        <w:t xml:space="preserve">Yang, L., D.R. Powell, and R.P. Houser, </w:t>
      </w:r>
      <w:r w:rsidRPr="00475BCF">
        <w:rPr>
          <w:i/>
        </w:rPr>
        <w:t>Structural variation in copper(i) complexes with pyridylmethylamide ligands: structural analysis with a new four-coordinate geometry index, τ4.</w:t>
      </w:r>
      <w:r w:rsidRPr="00475BCF">
        <w:t xml:space="preserve"> Dalton Transactions, 2007(9): p. 955-964.</w:t>
      </w:r>
    </w:p>
    <w:p w14:paraId="533C75D5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8.</w:t>
      </w:r>
      <w:r w:rsidRPr="00475BCF">
        <w:tab/>
        <w:t xml:space="preserve">Okuniewski, A., et al., </w:t>
      </w:r>
      <w:r w:rsidRPr="00475BCF">
        <w:rPr>
          <w:i/>
        </w:rPr>
        <w:t>Coordination polymers and molecular structures among complexes of mercury(II) halides with selected 1-benzoylthioureas.</w:t>
      </w:r>
      <w:r w:rsidRPr="00475BCF">
        <w:t xml:space="preserve"> Polyhedron, 2015. </w:t>
      </w:r>
      <w:r w:rsidRPr="00475BCF">
        <w:rPr>
          <w:b/>
        </w:rPr>
        <w:t>90</w:t>
      </w:r>
      <w:r w:rsidRPr="00475BCF">
        <w:t>: p. 47-57.</w:t>
      </w:r>
    </w:p>
    <w:p w14:paraId="51814B63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9.</w:t>
      </w:r>
      <w:r w:rsidRPr="00475BCF">
        <w:tab/>
        <w:t xml:space="preserve">Rosiak, D., A. Okuniewski, and J. Chojnacki, </w:t>
      </w:r>
      <w:r w:rsidRPr="00475BCF">
        <w:rPr>
          <w:i/>
        </w:rPr>
        <w:t>Novel complexes possessing Hg–(Cl, Br, I)</w:t>
      </w:r>
      <w:r w:rsidRPr="00475BCF">
        <w:rPr>
          <w:rFonts w:ascii="Cambria Math" w:hAnsi="Cambria Math" w:cs="Cambria Math"/>
          <w:i/>
        </w:rPr>
        <w:t>⋯</w:t>
      </w:r>
      <w:r w:rsidRPr="00475BCF">
        <w:rPr>
          <w:i/>
        </w:rPr>
        <w:t>OC halogen bonding and unusual Hg2S2(Br/I)4 kernel. The usefulness of τ4′ structural parameter.</w:t>
      </w:r>
      <w:r w:rsidRPr="00475BCF">
        <w:t xml:space="preserve"> Polyhedron, 2018. </w:t>
      </w:r>
      <w:r w:rsidRPr="00475BCF">
        <w:rPr>
          <w:b/>
        </w:rPr>
        <w:t>146</w:t>
      </w:r>
      <w:r w:rsidRPr="00475BCF">
        <w:t>: p. 35-41.</w:t>
      </w:r>
    </w:p>
    <w:p w14:paraId="6835FB17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10.</w:t>
      </w:r>
      <w:r w:rsidRPr="00475BCF">
        <w:tab/>
        <w:t xml:space="preserve">Okuniewski, A. </w:t>
      </w:r>
      <w:r w:rsidRPr="00475BCF">
        <w:rPr>
          <w:i/>
        </w:rPr>
        <w:t>Geom  geometry indicies calculations</w:t>
      </w:r>
      <w:r w:rsidRPr="00475BCF">
        <w:t xml:space="preserve">. 2020  [cited 2020 March 14]; Available from: </w:t>
      </w:r>
      <w:hyperlink r:id="rId56" w:history="1">
        <w:r w:rsidRPr="00475BCF">
          <w:rPr>
            <w:rStyle w:val="Hyperlink"/>
          </w:rPr>
          <w:t>http://kchn.pg.gda.pl/geom/?p=home</w:t>
        </w:r>
      </w:hyperlink>
      <w:r w:rsidRPr="00475BCF">
        <w:t>.</w:t>
      </w:r>
    </w:p>
    <w:p w14:paraId="79EE914C" w14:textId="77777777" w:rsidR="00475BCF" w:rsidRPr="00475BCF" w:rsidRDefault="00475BCF" w:rsidP="00475BCF">
      <w:pPr>
        <w:pStyle w:val="EndNoteBibliography"/>
        <w:spacing w:after="0"/>
        <w:ind w:left="720" w:hanging="720"/>
      </w:pPr>
      <w:r w:rsidRPr="00475BCF">
        <w:t>11.</w:t>
      </w:r>
      <w:r w:rsidRPr="00475BCF">
        <w:tab/>
        <w:t xml:space="preserve">Wikipedia. </w:t>
      </w:r>
      <w:r w:rsidRPr="00475BCF">
        <w:rPr>
          <w:i/>
        </w:rPr>
        <w:t>Geometry index</w:t>
      </w:r>
      <w:r w:rsidRPr="00475BCF">
        <w:t xml:space="preserve">. 2020  [cited 2020 March 14]; Available from: </w:t>
      </w:r>
      <w:hyperlink r:id="rId57" w:history="1">
        <w:r w:rsidRPr="00475BCF">
          <w:rPr>
            <w:rStyle w:val="Hyperlink"/>
          </w:rPr>
          <w:t>https://en.wikipedia.org/wiki/Geometry_index</w:t>
        </w:r>
      </w:hyperlink>
      <w:r w:rsidRPr="00475BCF">
        <w:t>.</w:t>
      </w:r>
    </w:p>
    <w:p w14:paraId="5048F8AF" w14:textId="77777777" w:rsidR="00475BCF" w:rsidRPr="00475BCF" w:rsidRDefault="00475BCF" w:rsidP="00475BCF">
      <w:pPr>
        <w:pStyle w:val="EndNoteBibliography"/>
        <w:ind w:left="720" w:hanging="720"/>
      </w:pPr>
      <w:r w:rsidRPr="00475BCF">
        <w:t>12.</w:t>
      </w:r>
      <w:r w:rsidRPr="00475BCF">
        <w:tab/>
        <w:t xml:space="preserve">StackExchange. </w:t>
      </w:r>
      <w:r w:rsidRPr="00475BCF">
        <w:rPr>
          <w:i/>
        </w:rPr>
        <w:t>Use of geometry index for the determination of coordination environment</w:t>
      </w:r>
      <w:r w:rsidRPr="00475BCF">
        <w:t xml:space="preserve">. 2020  [cited 2020 March 14]; Available from: </w:t>
      </w:r>
      <w:hyperlink r:id="rId58" w:history="1">
        <w:r w:rsidRPr="00475BCF">
          <w:rPr>
            <w:rStyle w:val="Hyperlink"/>
          </w:rPr>
          <w:t>https://chemistry.stackexchange.com/questions/80604/use-of-geometry-index-for-the-determination-of-coordination-environment</w:t>
        </w:r>
      </w:hyperlink>
      <w:r w:rsidRPr="00475BCF">
        <w:t>.</w:t>
      </w:r>
    </w:p>
    <w:p w14:paraId="1A7936F4" w14:textId="7B63D918" w:rsidR="00F34BC0" w:rsidRDefault="00F34BC0">
      <w:r>
        <w:fldChar w:fldCharType="end"/>
      </w:r>
    </w:p>
    <w:sectPr w:rsidR="00F34B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5AAB53C" w14:textId="77777777" w:rsidR="00A0425F" w:rsidRDefault="00A0425F" w:rsidP="00243080">
      <w:pPr>
        <w:spacing w:after="0" w:line="240" w:lineRule="auto"/>
      </w:pPr>
      <w:r>
        <w:separator/>
      </w:r>
    </w:p>
  </w:endnote>
  <w:endnote w:type="continuationSeparator" w:id="0">
    <w:p w14:paraId="411E2B22" w14:textId="77777777" w:rsidR="00A0425F" w:rsidRDefault="00A0425F" w:rsidP="002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95DF5D" w14:textId="77777777" w:rsidR="00AA20D3" w:rsidRDefault="00AA20D3">
    <w:pPr>
      <w:pStyle w:val="Footer"/>
    </w:pPr>
    <w:r>
      <w:tab/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BC1BC9F" w14:textId="77777777" w:rsidR="00A0425F" w:rsidRDefault="00A0425F" w:rsidP="00243080">
      <w:pPr>
        <w:spacing w:after="0" w:line="240" w:lineRule="auto"/>
      </w:pPr>
      <w:r>
        <w:separator/>
      </w:r>
    </w:p>
  </w:footnote>
  <w:footnote w:type="continuationSeparator" w:id="0">
    <w:p w14:paraId="52A55CE4" w14:textId="77777777" w:rsidR="00A0425F" w:rsidRDefault="00A0425F" w:rsidP="002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8729B4"/>
    <w:multiLevelType w:val="multilevel"/>
    <w:tmpl w:val="331E82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2F65F8"/>
    <w:multiLevelType w:val="hybridMultilevel"/>
    <w:tmpl w:val="C2224CE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753753"/>
    <w:multiLevelType w:val="multilevel"/>
    <w:tmpl w:val="46D617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3FF6AF6"/>
    <w:multiLevelType w:val="multilevel"/>
    <w:tmpl w:val="754428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7DD4980"/>
    <w:multiLevelType w:val="multilevel"/>
    <w:tmpl w:val="EA06A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8CF7CCC"/>
    <w:multiLevelType w:val="hybridMultilevel"/>
    <w:tmpl w:val="887C8DC2"/>
    <w:lvl w:ilvl="0" w:tplc="88521E02">
      <w:start w:val="1"/>
      <w:numFmt w:val="lowerLetter"/>
      <w:lvlText w:val="%1-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jA3MDQ1NrW0NDU3NDRT0lEKTi0uzszPAykwqwUAsURU6ywAAAA="/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wr0sa5iwsaszeftwnvwaxodr2z05t9pesv&quot;&gt;general2-Converted&lt;record-ids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E43B5D"/>
    <w:rsid w:val="00073B6E"/>
    <w:rsid w:val="000F5CAE"/>
    <w:rsid w:val="001434F3"/>
    <w:rsid w:val="001A46AA"/>
    <w:rsid w:val="00210AD4"/>
    <w:rsid w:val="00243080"/>
    <w:rsid w:val="002E4ECD"/>
    <w:rsid w:val="003142B2"/>
    <w:rsid w:val="00321D8F"/>
    <w:rsid w:val="00352CE0"/>
    <w:rsid w:val="003F2BDB"/>
    <w:rsid w:val="00413DC8"/>
    <w:rsid w:val="00432B4C"/>
    <w:rsid w:val="0045635F"/>
    <w:rsid w:val="00457E05"/>
    <w:rsid w:val="00463E50"/>
    <w:rsid w:val="00475BCF"/>
    <w:rsid w:val="004B232C"/>
    <w:rsid w:val="004B61C0"/>
    <w:rsid w:val="00511063"/>
    <w:rsid w:val="00550426"/>
    <w:rsid w:val="00566A6C"/>
    <w:rsid w:val="005A351D"/>
    <w:rsid w:val="0060571C"/>
    <w:rsid w:val="00634845"/>
    <w:rsid w:val="00641DE2"/>
    <w:rsid w:val="006B1718"/>
    <w:rsid w:val="00714177"/>
    <w:rsid w:val="007146A5"/>
    <w:rsid w:val="0075217A"/>
    <w:rsid w:val="00784D4B"/>
    <w:rsid w:val="007A014B"/>
    <w:rsid w:val="00802E1A"/>
    <w:rsid w:val="00843F4A"/>
    <w:rsid w:val="00854B64"/>
    <w:rsid w:val="00887C05"/>
    <w:rsid w:val="008D3F30"/>
    <w:rsid w:val="0091617A"/>
    <w:rsid w:val="0094196E"/>
    <w:rsid w:val="00A0425F"/>
    <w:rsid w:val="00A81C8D"/>
    <w:rsid w:val="00A82EAD"/>
    <w:rsid w:val="00AA20D3"/>
    <w:rsid w:val="00AC3621"/>
    <w:rsid w:val="00B47B35"/>
    <w:rsid w:val="00BB5C19"/>
    <w:rsid w:val="00BD1581"/>
    <w:rsid w:val="00C15B42"/>
    <w:rsid w:val="00C23238"/>
    <w:rsid w:val="00C243FC"/>
    <w:rsid w:val="00C32BF9"/>
    <w:rsid w:val="00C50FCE"/>
    <w:rsid w:val="00C635EA"/>
    <w:rsid w:val="00C70CBA"/>
    <w:rsid w:val="00C7301D"/>
    <w:rsid w:val="00C87844"/>
    <w:rsid w:val="00CB3526"/>
    <w:rsid w:val="00CC68F6"/>
    <w:rsid w:val="00CF7D8B"/>
    <w:rsid w:val="00E43B5D"/>
    <w:rsid w:val="00EA722C"/>
    <w:rsid w:val="00EB6BDA"/>
    <w:rsid w:val="00EC4445"/>
    <w:rsid w:val="00ED1D1E"/>
    <w:rsid w:val="00EF31D8"/>
    <w:rsid w:val="00EF59B3"/>
    <w:rsid w:val="00F11FDB"/>
    <w:rsid w:val="00F16411"/>
    <w:rsid w:val="00F34BC0"/>
    <w:rsid w:val="00F94BF9"/>
    <w:rsid w:val="00FB5669"/>
    <w:rsid w:val="00FD7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1892EE"/>
  <w15:chartTrackingRefBased/>
  <w15:docId w15:val="{0CF6F075-9608-49F1-9F2D-6D9EEA9DC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4B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4BC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17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4B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B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34B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34BC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34B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4BC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F34BC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4B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F34BC0"/>
    <w:rPr>
      <w:color w:val="808080"/>
    </w:rPr>
  </w:style>
  <w:style w:type="table" w:styleId="TableGrid">
    <w:name w:val="Table Grid"/>
    <w:basedOn w:val="TableNormal"/>
    <w:uiPriority w:val="39"/>
    <w:rsid w:val="005504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5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texhtml">
    <w:name w:val="texhtml"/>
    <w:basedOn w:val="DefaultParagraphFont"/>
    <w:rsid w:val="00550426"/>
  </w:style>
  <w:style w:type="paragraph" w:styleId="Header">
    <w:name w:val="header"/>
    <w:basedOn w:val="Normal"/>
    <w:link w:val="Head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3080"/>
  </w:style>
  <w:style w:type="paragraph" w:styleId="Footer">
    <w:name w:val="footer"/>
    <w:basedOn w:val="Normal"/>
    <w:link w:val="Foot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3080"/>
  </w:style>
  <w:style w:type="paragraph" w:styleId="EndnoteText">
    <w:name w:val="endnote text"/>
    <w:basedOn w:val="Normal"/>
    <w:link w:val="EndnoteTextChar"/>
    <w:uiPriority w:val="99"/>
    <w:unhideWhenUsed/>
    <w:rsid w:val="00C15B4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15B4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5B42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6B17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3F2B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A46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46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46A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46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46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46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6AA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75217A"/>
    <w:pPr>
      <w:spacing w:after="0" w:line="240" w:lineRule="auto"/>
    </w:pPr>
  </w:style>
  <w:style w:type="table" w:styleId="PlainTable5">
    <w:name w:val="Plain Table 5"/>
    <w:basedOn w:val="TableNormal"/>
    <w:uiPriority w:val="45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1Light">
    <w:name w:val="List Table 1 Light"/>
    <w:basedOn w:val="TableNormal"/>
    <w:uiPriority w:val="46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C243F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243F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243F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524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1766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9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1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385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275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8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2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6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205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9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5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74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96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oter" Target="footer1.xml"/><Relationship Id="rId47" Type="http://schemas.openxmlformats.org/officeDocument/2006/relationships/image" Target="media/image39.png"/><Relationship Id="rId50" Type="http://schemas.openxmlformats.org/officeDocument/2006/relationships/image" Target="media/image42.png"/><Relationship Id="rId55" Type="http://schemas.openxmlformats.org/officeDocument/2006/relationships/image" Target="media/image47.png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7.png"/><Relationship Id="rId53" Type="http://schemas.openxmlformats.org/officeDocument/2006/relationships/image" Target="media/image45.png"/><Relationship Id="rId58" Type="http://schemas.openxmlformats.org/officeDocument/2006/relationships/hyperlink" Target="https://chemistry.stackexchange.com/questions/80604/use-of-geometry-index-for-the-determination-of-coordination-environment" TargetMode="External"/><Relationship Id="rId5" Type="http://schemas.openxmlformats.org/officeDocument/2006/relationships/webSettings" Target="webSettings.xml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hyperlink" Target="http://kchn.pg.gda.pl/geom/?p=home" TargetMode="External"/><Relationship Id="rId8" Type="http://schemas.openxmlformats.org/officeDocument/2006/relationships/image" Target="media/image1.png"/><Relationship Id="rId51" Type="http://schemas.openxmlformats.org/officeDocument/2006/relationships/image" Target="media/image43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8.png"/><Relationship Id="rId59" Type="http://schemas.openxmlformats.org/officeDocument/2006/relationships/fontTable" Target="fontTable.xml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1.png"/><Relationship Id="rId57" Type="http://schemas.openxmlformats.org/officeDocument/2006/relationships/hyperlink" Target="https://en.wikipedia.org/wiki/Geometry_index" TargetMode="External"/><Relationship Id="rId10" Type="http://schemas.openxmlformats.org/officeDocument/2006/relationships/image" Target="media/image3.png"/><Relationship Id="rId31" Type="http://schemas.openxmlformats.org/officeDocument/2006/relationships/image" Target="media/image24.png"/><Relationship Id="rId44" Type="http://schemas.openxmlformats.org/officeDocument/2006/relationships/image" Target="media/image36.png"/><Relationship Id="rId52" Type="http://schemas.openxmlformats.org/officeDocument/2006/relationships/image" Target="media/image44.png"/><Relationship Id="rId6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A1D47F7-707F-47DA-A8C7-81B68AC65A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3</TotalTime>
  <Pages>13</Pages>
  <Words>3518</Words>
  <Characters>20058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çalo Justino</dc:creator>
  <cp:keywords/>
  <dc:description/>
  <cp:lastModifiedBy>Gonçalo Justino</cp:lastModifiedBy>
  <cp:revision>29</cp:revision>
  <dcterms:created xsi:type="dcterms:W3CDTF">2020-03-14T23:17:00Z</dcterms:created>
  <dcterms:modified xsi:type="dcterms:W3CDTF">2020-03-22T00:04:00Z</dcterms:modified>
</cp:coreProperties>
</file>